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4EE5E6" w14:textId="19FF3009" w:rsidR="00620E6A" w:rsidRPr="00AB49FA" w:rsidRDefault="00490697" w:rsidP="00620E6A">
      <w:pPr>
        <w:pStyle w:val="SMHeading"/>
        <w:rPr>
          <w:b w:val="0"/>
        </w:rPr>
      </w:pPr>
      <w:r w:rsidRPr="00AB49FA">
        <w:t xml:space="preserve">Supplementary </w:t>
      </w:r>
      <w:r w:rsidR="00AB49FA" w:rsidRPr="00AB49FA">
        <w:t>File</w:t>
      </w:r>
      <w:r w:rsidRPr="00AB49FA">
        <w:t xml:space="preserve"> </w:t>
      </w:r>
      <w:r w:rsidR="000B60CD">
        <w:t>3</w:t>
      </w:r>
      <w:r w:rsidR="00620E6A" w:rsidRPr="00AB49FA">
        <w:t xml:space="preserve">. </w:t>
      </w:r>
      <w:r w:rsidR="000B60CD">
        <w:t xml:space="preserve">Species abundances in community types used for </w:t>
      </w:r>
      <w:r w:rsidR="000B60CD">
        <w:rPr>
          <w:i/>
          <w:iCs/>
        </w:rPr>
        <w:t xml:space="preserve">in silico </w:t>
      </w:r>
      <w:r w:rsidR="000B60CD">
        <w:t>modeling of metabolic flux</w:t>
      </w:r>
      <w:r w:rsidR="00620E6A" w:rsidRPr="00AB49FA">
        <w:rPr>
          <w:b w:val="0"/>
        </w:rPr>
        <w:t>.</w:t>
      </w:r>
      <w:r w:rsidR="000B60CD">
        <w:rPr>
          <w:b w:val="0"/>
        </w:rPr>
        <w:t xml:space="preserve"> Abundances for each species were taken from </w:t>
      </w:r>
      <w:r w:rsidR="000B60CD">
        <w:rPr>
          <w:b w:val="0"/>
        </w:rPr>
        <w:fldChar w:fldCharType="begin">
          <w:fldData xml:space="preserve">PEVuZE5vdGU+PENpdGU+PEF1dGhvcj5IYW1wdG9uPC9BdXRob3I+PFllYXI+MjAyMTwvWWVhcj48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</w:fldData>
        </w:fldChar>
      </w:r>
      <w:r w:rsidR="000B60CD">
        <w:rPr>
          <w:b w:val="0"/>
        </w:rPr>
        <w:instrText xml:space="preserve"> ADDIN EN.CITE </w:instrText>
      </w:r>
      <w:r w:rsidR="000B60CD">
        <w:rPr>
          <w:b w:val="0"/>
        </w:rPr>
        <w:fldChar w:fldCharType="begin">
          <w:fldData xml:space="preserve">PEVuZE5vdGU+PENpdGU+PEF1dGhvcj5IYW1wdG9uPC9BdXRob3I+PFllYXI+MjAyMTwvWWVhcj48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</w:fldData>
        </w:fldChar>
      </w:r>
      <w:r w:rsidR="000B60CD">
        <w:rPr>
          <w:b w:val="0"/>
        </w:rPr>
        <w:instrText xml:space="preserve"> ADDIN EN.CITE.DATA </w:instrText>
      </w:r>
      <w:r w:rsidR="000B60CD">
        <w:rPr>
          <w:b w:val="0"/>
        </w:rPr>
      </w:r>
      <w:r w:rsidR="000B60CD">
        <w:rPr>
          <w:b w:val="0"/>
        </w:rPr>
        <w:fldChar w:fldCharType="end"/>
      </w:r>
      <w:r w:rsidR="000B60CD">
        <w:rPr>
          <w:b w:val="0"/>
        </w:rPr>
        <w:fldChar w:fldCharType="separate"/>
      </w:r>
      <w:r w:rsidR="000B60CD">
        <w:rPr>
          <w:b w:val="0"/>
          <w:noProof/>
        </w:rPr>
        <w:t>(1)</w:t>
      </w:r>
      <w:r w:rsidR="000B60CD">
        <w:rPr>
          <w:b w:val="0"/>
        </w:rPr>
        <w:fldChar w:fldCharType="end"/>
      </w:r>
    </w:p>
    <w:p w14:paraId="3928B368" w14:textId="296F8C79" w:rsidR="00161053" w:rsidRDefault="00161053">
      <w:pPr>
        <w:rPr>
          <w:rFonts w:ascii="Times New Roman" w:hAnsi="Times New Roman" w:cs="Times New Roman"/>
          <w:b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491"/>
        <w:gridCol w:w="2302"/>
        <w:gridCol w:w="2306"/>
        <w:gridCol w:w="2925"/>
        <w:gridCol w:w="1876"/>
      </w:tblGrid>
      <w:tr w:rsidR="000B60CD" w:rsidRPr="000B60CD" w14:paraId="626BCE3E" w14:textId="77777777" w:rsidTr="000B60CD">
        <w:trPr>
          <w:trHeight w:val="1249"/>
          <w:jc w:val="center"/>
        </w:trPr>
        <w:tc>
          <w:tcPr>
            <w:tcW w:w="3491" w:type="dxa"/>
            <w:vAlign w:val="center"/>
          </w:tcPr>
          <w:p w14:paraId="6D3FD55E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</w:p>
        </w:tc>
        <w:tc>
          <w:tcPr>
            <w:tcW w:w="2302" w:type="dxa"/>
            <w:vAlign w:val="center"/>
          </w:tcPr>
          <w:p w14:paraId="44E97195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i/>
                <w:iCs/>
                <w:sz w:val="32"/>
                <w:szCs w:val="32"/>
              </w:rPr>
              <w:t>P. aeruginosa</w:t>
            </w:r>
          </w:p>
        </w:tc>
        <w:tc>
          <w:tcPr>
            <w:tcW w:w="2306" w:type="dxa"/>
            <w:vAlign w:val="center"/>
          </w:tcPr>
          <w:p w14:paraId="4AB7337A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i/>
                <w:iCs/>
                <w:sz w:val="32"/>
                <w:szCs w:val="32"/>
              </w:rPr>
              <w:t>S. sanguinis</w:t>
            </w:r>
          </w:p>
        </w:tc>
        <w:tc>
          <w:tcPr>
            <w:tcW w:w="2925" w:type="dxa"/>
            <w:vAlign w:val="center"/>
          </w:tcPr>
          <w:p w14:paraId="713E9AB2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i/>
                <w:iCs/>
                <w:sz w:val="32"/>
                <w:szCs w:val="32"/>
              </w:rPr>
              <w:t xml:space="preserve">P. </w:t>
            </w:r>
            <w:proofErr w:type="spellStart"/>
            <w:r w:rsidRPr="000B60CD">
              <w:rPr>
                <w:rFonts w:ascii="Times New Roman" w:hAnsi="Times New Roman" w:cs="Times New Roman"/>
                <w:bCs/>
                <w:i/>
                <w:iCs/>
                <w:sz w:val="32"/>
                <w:szCs w:val="32"/>
              </w:rPr>
              <w:t>melaninogenica</w:t>
            </w:r>
            <w:proofErr w:type="spellEnd"/>
          </w:p>
        </w:tc>
        <w:tc>
          <w:tcPr>
            <w:tcW w:w="1876" w:type="dxa"/>
            <w:vAlign w:val="center"/>
          </w:tcPr>
          <w:p w14:paraId="09C19488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i/>
                <w:iCs/>
                <w:sz w:val="32"/>
                <w:szCs w:val="32"/>
              </w:rPr>
              <w:t>S. aureus</w:t>
            </w:r>
          </w:p>
        </w:tc>
      </w:tr>
      <w:tr w:rsidR="000B60CD" w:rsidRPr="000B60CD" w14:paraId="687A4061" w14:textId="77777777" w:rsidTr="000B60CD">
        <w:trPr>
          <w:trHeight w:val="1249"/>
          <w:jc w:val="center"/>
        </w:trPr>
        <w:tc>
          <w:tcPr>
            <w:tcW w:w="3491" w:type="dxa"/>
            <w:vAlign w:val="center"/>
          </w:tcPr>
          <w:p w14:paraId="5CD3FA23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i/>
                <w:iCs/>
                <w:sz w:val="32"/>
                <w:szCs w:val="32"/>
              </w:rPr>
              <w:t>Pseudomonas-</w:t>
            </w: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dominated (</w:t>
            </w:r>
            <w:proofErr w:type="spellStart"/>
            <w:proofErr w:type="gramStart"/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Pa.D</w:t>
            </w:r>
            <w:proofErr w:type="spellEnd"/>
            <w:proofErr w:type="gramEnd"/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)</w:t>
            </w:r>
          </w:p>
        </w:tc>
        <w:tc>
          <w:tcPr>
            <w:tcW w:w="2302" w:type="dxa"/>
            <w:vAlign w:val="center"/>
          </w:tcPr>
          <w:p w14:paraId="4B2FF3D8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77.6%</w:t>
            </w:r>
          </w:p>
        </w:tc>
        <w:tc>
          <w:tcPr>
            <w:tcW w:w="2306" w:type="dxa"/>
            <w:vAlign w:val="center"/>
          </w:tcPr>
          <w:p w14:paraId="09AA8B3A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3.0%</w:t>
            </w:r>
          </w:p>
        </w:tc>
        <w:tc>
          <w:tcPr>
            <w:tcW w:w="2925" w:type="dxa"/>
            <w:vAlign w:val="center"/>
          </w:tcPr>
          <w:p w14:paraId="6EABD6CE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6.2%</w:t>
            </w:r>
          </w:p>
        </w:tc>
        <w:tc>
          <w:tcPr>
            <w:tcW w:w="1876" w:type="dxa"/>
            <w:vAlign w:val="center"/>
          </w:tcPr>
          <w:p w14:paraId="515C9984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1.6%</w:t>
            </w:r>
          </w:p>
        </w:tc>
      </w:tr>
      <w:tr w:rsidR="000B60CD" w:rsidRPr="000B60CD" w14:paraId="721E65D6" w14:textId="77777777" w:rsidTr="000B60CD">
        <w:trPr>
          <w:trHeight w:val="1215"/>
          <w:jc w:val="center"/>
        </w:trPr>
        <w:tc>
          <w:tcPr>
            <w:tcW w:w="3491" w:type="dxa"/>
            <w:vAlign w:val="center"/>
          </w:tcPr>
          <w:p w14:paraId="3504CADD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i/>
                <w:iCs/>
                <w:sz w:val="32"/>
                <w:szCs w:val="32"/>
              </w:rPr>
              <w:t>Streptococcus-</w:t>
            </w: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dominated (</w:t>
            </w:r>
            <w:proofErr w:type="spellStart"/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Strep.D</w:t>
            </w:r>
            <w:proofErr w:type="spellEnd"/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)</w:t>
            </w:r>
          </w:p>
        </w:tc>
        <w:tc>
          <w:tcPr>
            <w:tcW w:w="2302" w:type="dxa"/>
            <w:vAlign w:val="center"/>
          </w:tcPr>
          <w:p w14:paraId="13E76345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4.4%</w:t>
            </w:r>
          </w:p>
        </w:tc>
        <w:tc>
          <w:tcPr>
            <w:tcW w:w="2306" w:type="dxa"/>
            <w:vAlign w:val="center"/>
          </w:tcPr>
          <w:p w14:paraId="2ED7FF85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49.5%</w:t>
            </w:r>
          </w:p>
        </w:tc>
        <w:tc>
          <w:tcPr>
            <w:tcW w:w="2925" w:type="dxa"/>
            <w:vAlign w:val="center"/>
          </w:tcPr>
          <w:p w14:paraId="2F7266A9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16.9%</w:t>
            </w:r>
          </w:p>
        </w:tc>
        <w:tc>
          <w:tcPr>
            <w:tcW w:w="1876" w:type="dxa"/>
            <w:vAlign w:val="center"/>
          </w:tcPr>
          <w:p w14:paraId="52D936F6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1.7%</w:t>
            </w:r>
          </w:p>
        </w:tc>
      </w:tr>
      <w:tr w:rsidR="000B60CD" w:rsidRPr="000B60CD" w14:paraId="328C0CB6" w14:textId="77777777" w:rsidTr="000B60CD">
        <w:trPr>
          <w:trHeight w:val="639"/>
          <w:jc w:val="center"/>
        </w:trPr>
        <w:tc>
          <w:tcPr>
            <w:tcW w:w="3491" w:type="dxa"/>
            <w:vAlign w:val="center"/>
          </w:tcPr>
          <w:p w14:paraId="1335C738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Pa.M1</w:t>
            </w:r>
          </w:p>
        </w:tc>
        <w:tc>
          <w:tcPr>
            <w:tcW w:w="2302" w:type="dxa"/>
            <w:vAlign w:val="center"/>
          </w:tcPr>
          <w:p w14:paraId="11286838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55.6%</w:t>
            </w:r>
          </w:p>
        </w:tc>
        <w:tc>
          <w:tcPr>
            <w:tcW w:w="2306" w:type="dxa"/>
            <w:vAlign w:val="center"/>
          </w:tcPr>
          <w:p w14:paraId="5632DAA6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13.6%</w:t>
            </w:r>
          </w:p>
        </w:tc>
        <w:tc>
          <w:tcPr>
            <w:tcW w:w="2925" w:type="dxa"/>
            <w:vAlign w:val="center"/>
          </w:tcPr>
          <w:p w14:paraId="77FAF5E2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10.2%</w:t>
            </w:r>
          </w:p>
        </w:tc>
        <w:tc>
          <w:tcPr>
            <w:tcW w:w="1876" w:type="dxa"/>
            <w:vAlign w:val="center"/>
          </w:tcPr>
          <w:p w14:paraId="71B7C84C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1.2%</w:t>
            </w:r>
          </w:p>
        </w:tc>
      </w:tr>
      <w:tr w:rsidR="000B60CD" w:rsidRPr="000B60CD" w14:paraId="43CEDE35" w14:textId="77777777" w:rsidTr="000B60CD">
        <w:trPr>
          <w:trHeight w:val="607"/>
          <w:jc w:val="center"/>
        </w:trPr>
        <w:tc>
          <w:tcPr>
            <w:tcW w:w="3491" w:type="dxa"/>
            <w:vAlign w:val="center"/>
          </w:tcPr>
          <w:p w14:paraId="41D07AC2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Pa.M2</w:t>
            </w:r>
          </w:p>
        </w:tc>
        <w:tc>
          <w:tcPr>
            <w:tcW w:w="2302" w:type="dxa"/>
            <w:vAlign w:val="center"/>
          </w:tcPr>
          <w:p w14:paraId="760239BE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67.7%</w:t>
            </w:r>
          </w:p>
        </w:tc>
        <w:tc>
          <w:tcPr>
            <w:tcW w:w="2306" w:type="dxa"/>
            <w:vAlign w:val="center"/>
          </w:tcPr>
          <w:p w14:paraId="4E6E22FC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2.7%</w:t>
            </w:r>
          </w:p>
        </w:tc>
        <w:tc>
          <w:tcPr>
            <w:tcW w:w="2925" w:type="dxa"/>
            <w:vAlign w:val="center"/>
          </w:tcPr>
          <w:p w14:paraId="72410C37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10.4%</w:t>
            </w:r>
          </w:p>
        </w:tc>
        <w:tc>
          <w:tcPr>
            <w:tcW w:w="1876" w:type="dxa"/>
            <w:vAlign w:val="center"/>
          </w:tcPr>
          <w:p w14:paraId="447E7EAF" w14:textId="77777777" w:rsidR="000B60CD" w:rsidRPr="000B60CD" w:rsidRDefault="000B60CD" w:rsidP="000B60CD">
            <w:pPr>
              <w:jc w:val="center"/>
              <w:rPr>
                <w:rFonts w:ascii="Times New Roman" w:hAnsi="Times New Roman" w:cs="Times New Roman"/>
                <w:bCs/>
                <w:sz w:val="32"/>
                <w:szCs w:val="32"/>
              </w:rPr>
            </w:pPr>
            <w:r w:rsidRPr="000B60CD">
              <w:rPr>
                <w:rFonts w:ascii="Times New Roman" w:hAnsi="Times New Roman" w:cs="Times New Roman"/>
                <w:bCs/>
                <w:sz w:val="32"/>
                <w:szCs w:val="32"/>
              </w:rPr>
              <w:t>2.5%</w:t>
            </w:r>
          </w:p>
        </w:tc>
      </w:tr>
    </w:tbl>
    <w:p w14:paraId="270903D8" w14:textId="77777777" w:rsidR="000B60CD" w:rsidRPr="000B60CD" w:rsidRDefault="000B60CD">
      <w:pPr>
        <w:rPr>
          <w:rFonts w:ascii="Times New Roman" w:hAnsi="Times New Roman" w:cs="Times New Roman"/>
          <w:b/>
        </w:rPr>
      </w:pPr>
    </w:p>
    <w:p w14:paraId="359FDABE" w14:textId="77777777" w:rsidR="000B60CD" w:rsidRPr="000B60CD" w:rsidRDefault="000B60CD">
      <w:pPr>
        <w:rPr>
          <w:rFonts w:ascii="Times New Roman" w:hAnsi="Times New Roman" w:cs="Times New Roman"/>
          <w:b/>
        </w:rPr>
      </w:pPr>
    </w:p>
    <w:p w14:paraId="4566D8C5" w14:textId="77777777" w:rsidR="000B60CD" w:rsidRPr="000B60CD" w:rsidRDefault="000B60CD" w:rsidP="000B60C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B60CD">
        <w:rPr>
          <w:rFonts w:ascii="Times New Roman" w:hAnsi="Times New Roman" w:cs="Times New Roman"/>
          <w:b/>
        </w:rPr>
        <w:fldChar w:fldCharType="begin"/>
      </w:r>
      <w:r w:rsidRPr="000B60CD">
        <w:rPr>
          <w:rFonts w:ascii="Times New Roman" w:hAnsi="Times New Roman" w:cs="Times New Roman"/>
          <w:b/>
        </w:rPr>
        <w:instrText xml:space="preserve"> ADDIN EN.REFLIST </w:instrText>
      </w:r>
      <w:r w:rsidRPr="000B60CD">
        <w:rPr>
          <w:rFonts w:ascii="Times New Roman" w:hAnsi="Times New Roman" w:cs="Times New Roman"/>
          <w:b/>
        </w:rPr>
        <w:fldChar w:fldCharType="separate"/>
      </w:r>
      <w:r w:rsidRPr="000B60CD">
        <w:rPr>
          <w:rFonts w:ascii="Times New Roman" w:hAnsi="Times New Roman" w:cs="Times New Roman"/>
        </w:rPr>
        <w:t>1.</w:t>
      </w:r>
      <w:r w:rsidRPr="000B60CD">
        <w:rPr>
          <w:rFonts w:ascii="Times New Roman" w:hAnsi="Times New Roman" w:cs="Times New Roman"/>
        </w:rPr>
        <w:tab/>
        <w:t xml:space="preserve">T. H. Hampton, D. Thomas, C. van der Gast, G. A. O’Toole, B. A. Stanton, Mild cystic fibrosis lung disease is associated with bacterial community stability. </w:t>
      </w:r>
      <w:r w:rsidRPr="000B60CD">
        <w:rPr>
          <w:rFonts w:ascii="Times New Roman" w:hAnsi="Times New Roman" w:cs="Times New Roman"/>
          <w:i/>
        </w:rPr>
        <w:t>Microbiol Spectr</w:t>
      </w:r>
      <w:r w:rsidRPr="000B60CD">
        <w:rPr>
          <w:rFonts w:ascii="Times New Roman" w:hAnsi="Times New Roman" w:cs="Times New Roman"/>
        </w:rPr>
        <w:t xml:space="preserve"> </w:t>
      </w:r>
      <w:r w:rsidRPr="000B60CD">
        <w:rPr>
          <w:rFonts w:ascii="Times New Roman" w:hAnsi="Times New Roman" w:cs="Times New Roman"/>
          <w:b/>
        </w:rPr>
        <w:t>9</w:t>
      </w:r>
      <w:r w:rsidRPr="000B60CD">
        <w:rPr>
          <w:rFonts w:ascii="Times New Roman" w:hAnsi="Times New Roman" w:cs="Times New Roman"/>
        </w:rPr>
        <w:t>, e00029-00021 (2021).</w:t>
      </w:r>
    </w:p>
    <w:p w14:paraId="376CCE5B" w14:textId="2377C900" w:rsidR="000B60CD" w:rsidRPr="00AB49FA" w:rsidRDefault="000B60CD">
      <w:pPr>
        <w:rPr>
          <w:rFonts w:ascii="Times New Roman" w:hAnsi="Times New Roman" w:cs="Times New Roman"/>
          <w:b/>
        </w:rPr>
      </w:pPr>
      <w:r w:rsidRPr="000B60CD">
        <w:rPr>
          <w:rFonts w:ascii="Times New Roman" w:hAnsi="Times New Roman" w:cs="Times New Roman"/>
          <w:b/>
        </w:rPr>
        <w:fldChar w:fldCharType="end"/>
      </w:r>
    </w:p>
    <w:sectPr w:rsidR="000B60CD" w:rsidRPr="00AB49FA" w:rsidSect="00AB49FA">
      <w:headerReference w:type="default" r:id="rId7"/>
      <w:pgSz w:w="15840" w:h="12240" w:orient="landscape"/>
      <w:pgMar w:top="1440" w:right="1440" w:bottom="1440" w:left="1440" w:header="720" w:footer="720" w:gutter="0"/>
      <w:pgNumType w:start="2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52A085" w14:textId="77777777" w:rsidR="004E2489" w:rsidRDefault="004E2489">
      <w:r>
        <w:separator/>
      </w:r>
    </w:p>
  </w:endnote>
  <w:endnote w:type="continuationSeparator" w:id="0">
    <w:p w14:paraId="6C82AE80" w14:textId="77777777" w:rsidR="004E2489" w:rsidRDefault="004E248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altName w:val="﷽﷽﷽﷽﷽﷽០啝翺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6F4D3E" w14:textId="77777777" w:rsidR="004E2489" w:rsidRDefault="004E2489">
      <w:r>
        <w:separator/>
      </w:r>
    </w:p>
  </w:footnote>
  <w:footnote w:type="continuationSeparator" w:id="0">
    <w:p w14:paraId="0283D86E" w14:textId="77777777" w:rsidR="004E2489" w:rsidRDefault="004E248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1996CB" w14:textId="77777777" w:rsidR="004E1CEC" w:rsidRPr="005001AC" w:rsidRDefault="004E1CEC" w:rsidP="004E1CEC">
    <w:pPr>
      <w:jc w:val="right"/>
      <w:rPr>
        <w:sz w:val="20"/>
      </w:rPr>
    </w:pPr>
  </w:p>
  <w:p w14:paraId="21BAD9D7" w14:textId="77777777" w:rsidR="004E1CEC" w:rsidRDefault="004E1CEC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110F80"/>
    <w:multiLevelType w:val="hybridMultilevel"/>
    <w:tmpl w:val="C220C8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0B963FF"/>
    <w:multiLevelType w:val="hybridMultilevel"/>
    <w:tmpl w:val="43A20FFE"/>
    <w:lvl w:ilvl="0" w:tplc="041866E8">
      <w:start w:val="2020"/>
      <w:numFmt w:val="bullet"/>
      <w:lvlText w:val="–"/>
      <w:lvlJc w:val="left"/>
      <w:pPr>
        <w:ind w:left="108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3F8D4926"/>
    <w:multiLevelType w:val="hybridMultilevel"/>
    <w:tmpl w:val="2FCC0058"/>
    <w:lvl w:ilvl="0" w:tplc="7FF6799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C116BDC"/>
    <w:multiLevelType w:val="hybridMultilevel"/>
    <w:tmpl w:val="1D98BF46"/>
    <w:lvl w:ilvl="0" w:tplc="F40C2976">
      <w:start w:val="2020"/>
      <w:numFmt w:val="bullet"/>
      <w:lvlText w:val="–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98252033">
    <w:abstractNumId w:val="9"/>
  </w:num>
  <w:num w:numId="2" w16cid:durableId="292254062">
    <w:abstractNumId w:val="7"/>
  </w:num>
  <w:num w:numId="3" w16cid:durableId="768086367">
    <w:abstractNumId w:val="6"/>
  </w:num>
  <w:num w:numId="4" w16cid:durableId="1207982947">
    <w:abstractNumId w:val="5"/>
  </w:num>
  <w:num w:numId="5" w16cid:durableId="2038117780">
    <w:abstractNumId w:val="4"/>
  </w:num>
  <w:num w:numId="6" w16cid:durableId="2076973271">
    <w:abstractNumId w:val="8"/>
  </w:num>
  <w:num w:numId="7" w16cid:durableId="669521677">
    <w:abstractNumId w:val="3"/>
  </w:num>
  <w:num w:numId="8" w16cid:durableId="1178080076">
    <w:abstractNumId w:val="2"/>
  </w:num>
  <w:num w:numId="9" w16cid:durableId="1631475798">
    <w:abstractNumId w:val="1"/>
  </w:num>
  <w:num w:numId="10" w16cid:durableId="1635716187">
    <w:abstractNumId w:val="0"/>
  </w:num>
  <w:num w:numId="11" w16cid:durableId="1839273989">
    <w:abstractNumId w:val="10"/>
  </w:num>
  <w:num w:numId="12" w16cid:durableId="804663992">
    <w:abstractNumId w:val="12"/>
  </w:num>
  <w:num w:numId="13" w16cid:durableId="906653266">
    <w:abstractNumId w:val="13"/>
  </w:num>
  <w:num w:numId="14" w16cid:durableId="130577085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2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_V2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rrte2t0pd2f8e2p9uvsezlf50d929va0zz&quot;&gt;July 2022 library&lt;record-ids&gt;&lt;item&gt;1064&lt;/item&gt;&lt;/record-ids&gt;&lt;/item&gt;&lt;/Libraries&gt;"/>
  </w:docVars>
  <w:rsids>
    <w:rsidRoot w:val="00620E6A"/>
    <w:rsid w:val="000011FC"/>
    <w:rsid w:val="0000431D"/>
    <w:rsid w:val="00005252"/>
    <w:rsid w:val="000067E9"/>
    <w:rsid w:val="00011A69"/>
    <w:rsid w:val="00012273"/>
    <w:rsid w:val="0001314F"/>
    <w:rsid w:val="00020911"/>
    <w:rsid w:val="00022242"/>
    <w:rsid w:val="00022586"/>
    <w:rsid w:val="00023480"/>
    <w:rsid w:val="000315F7"/>
    <w:rsid w:val="00034FB0"/>
    <w:rsid w:val="000372FD"/>
    <w:rsid w:val="000421D0"/>
    <w:rsid w:val="0004286B"/>
    <w:rsid w:val="000507A5"/>
    <w:rsid w:val="0005208B"/>
    <w:rsid w:val="00054757"/>
    <w:rsid w:val="0005495E"/>
    <w:rsid w:val="0005558D"/>
    <w:rsid w:val="00055F63"/>
    <w:rsid w:val="00056753"/>
    <w:rsid w:val="000608BE"/>
    <w:rsid w:val="00060C10"/>
    <w:rsid w:val="00064914"/>
    <w:rsid w:val="00070985"/>
    <w:rsid w:val="00071587"/>
    <w:rsid w:val="00071DA2"/>
    <w:rsid w:val="0007263E"/>
    <w:rsid w:val="000729E0"/>
    <w:rsid w:val="000740F9"/>
    <w:rsid w:val="000747CA"/>
    <w:rsid w:val="00075ADF"/>
    <w:rsid w:val="0007785F"/>
    <w:rsid w:val="00084AE3"/>
    <w:rsid w:val="00084DE6"/>
    <w:rsid w:val="00085C88"/>
    <w:rsid w:val="00086253"/>
    <w:rsid w:val="00090BC0"/>
    <w:rsid w:val="00093564"/>
    <w:rsid w:val="00093FB2"/>
    <w:rsid w:val="00095910"/>
    <w:rsid w:val="00095A10"/>
    <w:rsid w:val="000973EE"/>
    <w:rsid w:val="00097C6A"/>
    <w:rsid w:val="000A53B8"/>
    <w:rsid w:val="000A7469"/>
    <w:rsid w:val="000B0D3F"/>
    <w:rsid w:val="000B115D"/>
    <w:rsid w:val="000B3088"/>
    <w:rsid w:val="000B3097"/>
    <w:rsid w:val="000B4458"/>
    <w:rsid w:val="000B5885"/>
    <w:rsid w:val="000B60CD"/>
    <w:rsid w:val="000C2D84"/>
    <w:rsid w:val="000C3EB0"/>
    <w:rsid w:val="000C5965"/>
    <w:rsid w:val="000C5E6B"/>
    <w:rsid w:val="000D0386"/>
    <w:rsid w:val="000D26DC"/>
    <w:rsid w:val="000D5424"/>
    <w:rsid w:val="000D7F14"/>
    <w:rsid w:val="000E0450"/>
    <w:rsid w:val="000E198B"/>
    <w:rsid w:val="000E1C90"/>
    <w:rsid w:val="000E2B51"/>
    <w:rsid w:val="000E33C1"/>
    <w:rsid w:val="000E3EC4"/>
    <w:rsid w:val="000E49A4"/>
    <w:rsid w:val="000E6B57"/>
    <w:rsid w:val="000E721D"/>
    <w:rsid w:val="000F0011"/>
    <w:rsid w:val="000F21B1"/>
    <w:rsid w:val="000F2F31"/>
    <w:rsid w:val="000F35E0"/>
    <w:rsid w:val="000F7491"/>
    <w:rsid w:val="001008B4"/>
    <w:rsid w:val="001016C2"/>
    <w:rsid w:val="00102764"/>
    <w:rsid w:val="001038A0"/>
    <w:rsid w:val="00111490"/>
    <w:rsid w:val="00112F5D"/>
    <w:rsid w:val="00113FE7"/>
    <w:rsid w:val="001142C3"/>
    <w:rsid w:val="00117208"/>
    <w:rsid w:val="001228BC"/>
    <w:rsid w:val="001228C5"/>
    <w:rsid w:val="00126B06"/>
    <w:rsid w:val="0013490A"/>
    <w:rsid w:val="001357C7"/>
    <w:rsid w:val="00143878"/>
    <w:rsid w:val="00145DC8"/>
    <w:rsid w:val="00150AFB"/>
    <w:rsid w:val="00151E71"/>
    <w:rsid w:val="00153149"/>
    <w:rsid w:val="00154DB6"/>
    <w:rsid w:val="0015672D"/>
    <w:rsid w:val="00161053"/>
    <w:rsid w:val="0016268D"/>
    <w:rsid w:val="001628DD"/>
    <w:rsid w:val="001659C3"/>
    <w:rsid w:val="00165FD0"/>
    <w:rsid w:val="00170378"/>
    <w:rsid w:val="00170600"/>
    <w:rsid w:val="00170EE8"/>
    <w:rsid w:val="001748F4"/>
    <w:rsid w:val="00174D6A"/>
    <w:rsid w:val="00174DC9"/>
    <w:rsid w:val="00181621"/>
    <w:rsid w:val="00182BCF"/>
    <w:rsid w:val="00184276"/>
    <w:rsid w:val="00194C8C"/>
    <w:rsid w:val="00195959"/>
    <w:rsid w:val="001962A1"/>
    <w:rsid w:val="0019773F"/>
    <w:rsid w:val="001A08F0"/>
    <w:rsid w:val="001A0C1F"/>
    <w:rsid w:val="001A0CE7"/>
    <w:rsid w:val="001A3A59"/>
    <w:rsid w:val="001A77E5"/>
    <w:rsid w:val="001B0E74"/>
    <w:rsid w:val="001B1049"/>
    <w:rsid w:val="001B5167"/>
    <w:rsid w:val="001B5564"/>
    <w:rsid w:val="001B5EFA"/>
    <w:rsid w:val="001B67B3"/>
    <w:rsid w:val="001C1AC3"/>
    <w:rsid w:val="001C27CE"/>
    <w:rsid w:val="001C4172"/>
    <w:rsid w:val="001C74EB"/>
    <w:rsid w:val="001D37EA"/>
    <w:rsid w:val="001D4FAA"/>
    <w:rsid w:val="001D5282"/>
    <w:rsid w:val="001E1A2A"/>
    <w:rsid w:val="001E1AAD"/>
    <w:rsid w:val="001E551A"/>
    <w:rsid w:val="001E6767"/>
    <w:rsid w:val="001F03CC"/>
    <w:rsid w:val="001F0FF1"/>
    <w:rsid w:val="0020020A"/>
    <w:rsid w:val="00200C19"/>
    <w:rsid w:val="00201200"/>
    <w:rsid w:val="0020644A"/>
    <w:rsid w:val="00211039"/>
    <w:rsid w:val="00212D78"/>
    <w:rsid w:val="00214481"/>
    <w:rsid w:val="00214529"/>
    <w:rsid w:val="002149A8"/>
    <w:rsid w:val="00215646"/>
    <w:rsid w:val="00215C5A"/>
    <w:rsid w:val="00215D38"/>
    <w:rsid w:val="00220989"/>
    <w:rsid w:val="0022330F"/>
    <w:rsid w:val="00223F52"/>
    <w:rsid w:val="00224D8A"/>
    <w:rsid w:val="002255E2"/>
    <w:rsid w:val="00227187"/>
    <w:rsid w:val="002272E1"/>
    <w:rsid w:val="0023143E"/>
    <w:rsid w:val="00232D1F"/>
    <w:rsid w:val="002336AA"/>
    <w:rsid w:val="002362FF"/>
    <w:rsid w:val="002377E5"/>
    <w:rsid w:val="0024036E"/>
    <w:rsid w:val="002420AA"/>
    <w:rsid w:val="00245479"/>
    <w:rsid w:val="00246927"/>
    <w:rsid w:val="00253164"/>
    <w:rsid w:val="00253649"/>
    <w:rsid w:val="00260837"/>
    <w:rsid w:val="002625E2"/>
    <w:rsid w:val="0026466E"/>
    <w:rsid w:val="002677B3"/>
    <w:rsid w:val="00267FF6"/>
    <w:rsid w:val="00270F82"/>
    <w:rsid w:val="00272463"/>
    <w:rsid w:val="00275CAC"/>
    <w:rsid w:val="00275DC3"/>
    <w:rsid w:val="00280E21"/>
    <w:rsid w:val="002817A2"/>
    <w:rsid w:val="002826E2"/>
    <w:rsid w:val="002830A1"/>
    <w:rsid w:val="00290740"/>
    <w:rsid w:val="002920BB"/>
    <w:rsid w:val="00293F02"/>
    <w:rsid w:val="002943A7"/>
    <w:rsid w:val="00295EAA"/>
    <w:rsid w:val="00295FC8"/>
    <w:rsid w:val="0029634E"/>
    <w:rsid w:val="002977EE"/>
    <w:rsid w:val="002A1C94"/>
    <w:rsid w:val="002A204D"/>
    <w:rsid w:val="002A3847"/>
    <w:rsid w:val="002A5E25"/>
    <w:rsid w:val="002B19C9"/>
    <w:rsid w:val="002B1E80"/>
    <w:rsid w:val="002B21A1"/>
    <w:rsid w:val="002B43F9"/>
    <w:rsid w:val="002B44EC"/>
    <w:rsid w:val="002B4885"/>
    <w:rsid w:val="002B4F1C"/>
    <w:rsid w:val="002B69B8"/>
    <w:rsid w:val="002C058E"/>
    <w:rsid w:val="002C0D0A"/>
    <w:rsid w:val="002C4709"/>
    <w:rsid w:val="002C7F29"/>
    <w:rsid w:val="002D0AC4"/>
    <w:rsid w:val="002D4D4B"/>
    <w:rsid w:val="002E0059"/>
    <w:rsid w:val="002E0261"/>
    <w:rsid w:val="002E07E4"/>
    <w:rsid w:val="002E0E06"/>
    <w:rsid w:val="002E0FC8"/>
    <w:rsid w:val="002E1AAD"/>
    <w:rsid w:val="002E49A6"/>
    <w:rsid w:val="002E5676"/>
    <w:rsid w:val="002E5F62"/>
    <w:rsid w:val="002E76AD"/>
    <w:rsid w:val="002F3F0D"/>
    <w:rsid w:val="002F4000"/>
    <w:rsid w:val="002F4608"/>
    <w:rsid w:val="002F4962"/>
    <w:rsid w:val="002F6D06"/>
    <w:rsid w:val="002F6FE2"/>
    <w:rsid w:val="002F77A4"/>
    <w:rsid w:val="002F7CB2"/>
    <w:rsid w:val="003002DE"/>
    <w:rsid w:val="00301946"/>
    <w:rsid w:val="00304188"/>
    <w:rsid w:val="00311560"/>
    <w:rsid w:val="00316E04"/>
    <w:rsid w:val="0031725F"/>
    <w:rsid w:val="003178C7"/>
    <w:rsid w:val="003207D7"/>
    <w:rsid w:val="003257C7"/>
    <w:rsid w:val="00325BF2"/>
    <w:rsid w:val="0032699B"/>
    <w:rsid w:val="00330542"/>
    <w:rsid w:val="00330BE0"/>
    <w:rsid w:val="00330D53"/>
    <w:rsid w:val="003320B5"/>
    <w:rsid w:val="00335AB6"/>
    <w:rsid w:val="00337B53"/>
    <w:rsid w:val="00340B5A"/>
    <w:rsid w:val="00342EAC"/>
    <w:rsid w:val="0034669B"/>
    <w:rsid w:val="003469AC"/>
    <w:rsid w:val="003517C4"/>
    <w:rsid w:val="00352B0D"/>
    <w:rsid w:val="003532C8"/>
    <w:rsid w:val="003533C7"/>
    <w:rsid w:val="00355ED0"/>
    <w:rsid w:val="00356E0B"/>
    <w:rsid w:val="0035783D"/>
    <w:rsid w:val="00357939"/>
    <w:rsid w:val="00357A6E"/>
    <w:rsid w:val="00360C70"/>
    <w:rsid w:val="00362939"/>
    <w:rsid w:val="00363D34"/>
    <w:rsid w:val="00363DA8"/>
    <w:rsid w:val="00365D58"/>
    <w:rsid w:val="0036778D"/>
    <w:rsid w:val="00371968"/>
    <w:rsid w:val="00372794"/>
    <w:rsid w:val="00374097"/>
    <w:rsid w:val="00374913"/>
    <w:rsid w:val="00374F24"/>
    <w:rsid w:val="003754D8"/>
    <w:rsid w:val="00375661"/>
    <w:rsid w:val="00382BE4"/>
    <w:rsid w:val="003835B1"/>
    <w:rsid w:val="003866D7"/>
    <w:rsid w:val="00386F21"/>
    <w:rsid w:val="00386FB9"/>
    <w:rsid w:val="0038798C"/>
    <w:rsid w:val="00387EAE"/>
    <w:rsid w:val="00391387"/>
    <w:rsid w:val="00393BD7"/>
    <w:rsid w:val="0039589F"/>
    <w:rsid w:val="00395DE2"/>
    <w:rsid w:val="00395F27"/>
    <w:rsid w:val="00396749"/>
    <w:rsid w:val="003976DF"/>
    <w:rsid w:val="003A01A9"/>
    <w:rsid w:val="003A7AA6"/>
    <w:rsid w:val="003B0109"/>
    <w:rsid w:val="003B058B"/>
    <w:rsid w:val="003B0D33"/>
    <w:rsid w:val="003B18C5"/>
    <w:rsid w:val="003B3FD7"/>
    <w:rsid w:val="003B67FA"/>
    <w:rsid w:val="003B6A3A"/>
    <w:rsid w:val="003B76EA"/>
    <w:rsid w:val="003C0C7E"/>
    <w:rsid w:val="003C308F"/>
    <w:rsid w:val="003C4506"/>
    <w:rsid w:val="003D114C"/>
    <w:rsid w:val="003D2B60"/>
    <w:rsid w:val="003D2E21"/>
    <w:rsid w:val="003D3DF8"/>
    <w:rsid w:val="003D4FB3"/>
    <w:rsid w:val="003D5B5E"/>
    <w:rsid w:val="003E2E46"/>
    <w:rsid w:val="003E606A"/>
    <w:rsid w:val="003E6847"/>
    <w:rsid w:val="003E687A"/>
    <w:rsid w:val="003E6AF1"/>
    <w:rsid w:val="003F02B9"/>
    <w:rsid w:val="003F1A98"/>
    <w:rsid w:val="003F2C90"/>
    <w:rsid w:val="003F2DC3"/>
    <w:rsid w:val="003F33E6"/>
    <w:rsid w:val="003F3D78"/>
    <w:rsid w:val="003F58E4"/>
    <w:rsid w:val="003F69CC"/>
    <w:rsid w:val="003F6D9F"/>
    <w:rsid w:val="003F7B6A"/>
    <w:rsid w:val="00401206"/>
    <w:rsid w:val="00401CA3"/>
    <w:rsid w:val="00403CC1"/>
    <w:rsid w:val="00413778"/>
    <w:rsid w:val="00413D48"/>
    <w:rsid w:val="00413E05"/>
    <w:rsid w:val="00415E3F"/>
    <w:rsid w:val="00416D46"/>
    <w:rsid w:val="00423322"/>
    <w:rsid w:val="00423578"/>
    <w:rsid w:val="00425623"/>
    <w:rsid w:val="00427B58"/>
    <w:rsid w:val="0043015A"/>
    <w:rsid w:val="0043334D"/>
    <w:rsid w:val="00440C95"/>
    <w:rsid w:val="00442409"/>
    <w:rsid w:val="004427D8"/>
    <w:rsid w:val="00444F87"/>
    <w:rsid w:val="004512C2"/>
    <w:rsid w:val="00451BA4"/>
    <w:rsid w:val="00452103"/>
    <w:rsid w:val="00457068"/>
    <w:rsid w:val="00460F35"/>
    <w:rsid w:val="004617CC"/>
    <w:rsid w:val="00463CBF"/>
    <w:rsid w:val="00464A7D"/>
    <w:rsid w:val="00467A65"/>
    <w:rsid w:val="0047088F"/>
    <w:rsid w:val="004725AC"/>
    <w:rsid w:val="00474AB9"/>
    <w:rsid w:val="0047638C"/>
    <w:rsid w:val="00481DD6"/>
    <w:rsid w:val="004822BC"/>
    <w:rsid w:val="004847C9"/>
    <w:rsid w:val="00485C2B"/>
    <w:rsid w:val="00490697"/>
    <w:rsid w:val="00490D31"/>
    <w:rsid w:val="00493E61"/>
    <w:rsid w:val="004940D9"/>
    <w:rsid w:val="004949B2"/>
    <w:rsid w:val="00496AAA"/>
    <w:rsid w:val="00497AF6"/>
    <w:rsid w:val="004A2D06"/>
    <w:rsid w:val="004A2E36"/>
    <w:rsid w:val="004A320F"/>
    <w:rsid w:val="004A4030"/>
    <w:rsid w:val="004A410C"/>
    <w:rsid w:val="004A42BA"/>
    <w:rsid w:val="004A5CF6"/>
    <w:rsid w:val="004A7B42"/>
    <w:rsid w:val="004B0563"/>
    <w:rsid w:val="004B3B30"/>
    <w:rsid w:val="004B6D30"/>
    <w:rsid w:val="004C0C5E"/>
    <w:rsid w:val="004C46BC"/>
    <w:rsid w:val="004C4E82"/>
    <w:rsid w:val="004D332B"/>
    <w:rsid w:val="004D3473"/>
    <w:rsid w:val="004D3ABE"/>
    <w:rsid w:val="004D3BEB"/>
    <w:rsid w:val="004D46C7"/>
    <w:rsid w:val="004D599C"/>
    <w:rsid w:val="004D78F5"/>
    <w:rsid w:val="004E1CEC"/>
    <w:rsid w:val="004E2489"/>
    <w:rsid w:val="004E4D23"/>
    <w:rsid w:val="004E7094"/>
    <w:rsid w:val="005005F6"/>
    <w:rsid w:val="00500968"/>
    <w:rsid w:val="00501FB6"/>
    <w:rsid w:val="005023C5"/>
    <w:rsid w:val="005041F5"/>
    <w:rsid w:val="0051146B"/>
    <w:rsid w:val="00512998"/>
    <w:rsid w:val="00512F28"/>
    <w:rsid w:val="00514AAC"/>
    <w:rsid w:val="0051539F"/>
    <w:rsid w:val="00525833"/>
    <w:rsid w:val="00526100"/>
    <w:rsid w:val="00527C76"/>
    <w:rsid w:val="005315D6"/>
    <w:rsid w:val="005332FB"/>
    <w:rsid w:val="005375E4"/>
    <w:rsid w:val="00540F6A"/>
    <w:rsid w:val="00541F46"/>
    <w:rsid w:val="005434B6"/>
    <w:rsid w:val="0054633D"/>
    <w:rsid w:val="00547A68"/>
    <w:rsid w:val="00550A95"/>
    <w:rsid w:val="00550F2B"/>
    <w:rsid w:val="00556397"/>
    <w:rsid w:val="00556522"/>
    <w:rsid w:val="00557C35"/>
    <w:rsid w:val="00560BDA"/>
    <w:rsid w:val="00562CBE"/>
    <w:rsid w:val="00564F56"/>
    <w:rsid w:val="00565708"/>
    <w:rsid w:val="00565F31"/>
    <w:rsid w:val="005700DF"/>
    <w:rsid w:val="00576830"/>
    <w:rsid w:val="00576D47"/>
    <w:rsid w:val="00577198"/>
    <w:rsid w:val="00584886"/>
    <w:rsid w:val="0058538C"/>
    <w:rsid w:val="00585A54"/>
    <w:rsid w:val="00587635"/>
    <w:rsid w:val="00593A06"/>
    <w:rsid w:val="005A11F1"/>
    <w:rsid w:val="005A1C33"/>
    <w:rsid w:val="005A2AA4"/>
    <w:rsid w:val="005B3936"/>
    <w:rsid w:val="005B5070"/>
    <w:rsid w:val="005B7BE4"/>
    <w:rsid w:val="005B7F88"/>
    <w:rsid w:val="005C0E9D"/>
    <w:rsid w:val="005C3758"/>
    <w:rsid w:val="005C52A8"/>
    <w:rsid w:val="005C54ED"/>
    <w:rsid w:val="005C5624"/>
    <w:rsid w:val="005C5D72"/>
    <w:rsid w:val="005C63D2"/>
    <w:rsid w:val="005D04B5"/>
    <w:rsid w:val="005D1C61"/>
    <w:rsid w:val="005D6764"/>
    <w:rsid w:val="005E13A2"/>
    <w:rsid w:val="005E252B"/>
    <w:rsid w:val="005E2F62"/>
    <w:rsid w:val="005E35C8"/>
    <w:rsid w:val="005E5EB0"/>
    <w:rsid w:val="005E672F"/>
    <w:rsid w:val="005F123C"/>
    <w:rsid w:val="005F17F1"/>
    <w:rsid w:val="005F233E"/>
    <w:rsid w:val="005F2377"/>
    <w:rsid w:val="005F2A9D"/>
    <w:rsid w:val="005F4070"/>
    <w:rsid w:val="005F47ED"/>
    <w:rsid w:val="005F7B6F"/>
    <w:rsid w:val="00601940"/>
    <w:rsid w:val="00603351"/>
    <w:rsid w:val="00605E1E"/>
    <w:rsid w:val="006065BB"/>
    <w:rsid w:val="006068A2"/>
    <w:rsid w:val="0060703F"/>
    <w:rsid w:val="00607BB7"/>
    <w:rsid w:val="00612100"/>
    <w:rsid w:val="00613265"/>
    <w:rsid w:val="006134F3"/>
    <w:rsid w:val="006149A6"/>
    <w:rsid w:val="0061589E"/>
    <w:rsid w:val="006175A5"/>
    <w:rsid w:val="00617C58"/>
    <w:rsid w:val="00620C36"/>
    <w:rsid w:val="00620E6A"/>
    <w:rsid w:val="00623EB2"/>
    <w:rsid w:val="0062489E"/>
    <w:rsid w:val="00624936"/>
    <w:rsid w:val="00626876"/>
    <w:rsid w:val="00627129"/>
    <w:rsid w:val="00640AD9"/>
    <w:rsid w:val="006422B8"/>
    <w:rsid w:val="00650AA8"/>
    <w:rsid w:val="006550F2"/>
    <w:rsid w:val="00655555"/>
    <w:rsid w:val="006572FB"/>
    <w:rsid w:val="006605A3"/>
    <w:rsid w:val="00660D35"/>
    <w:rsid w:val="00662886"/>
    <w:rsid w:val="00662E8F"/>
    <w:rsid w:val="00663A11"/>
    <w:rsid w:val="00666D03"/>
    <w:rsid w:val="006672F5"/>
    <w:rsid w:val="00667BF2"/>
    <w:rsid w:val="00670010"/>
    <w:rsid w:val="006705F3"/>
    <w:rsid w:val="00671F18"/>
    <w:rsid w:val="00671FB3"/>
    <w:rsid w:val="006726D9"/>
    <w:rsid w:val="00672FE7"/>
    <w:rsid w:val="00673060"/>
    <w:rsid w:val="00681359"/>
    <w:rsid w:val="00682A51"/>
    <w:rsid w:val="00684F1F"/>
    <w:rsid w:val="006876C8"/>
    <w:rsid w:val="00693120"/>
    <w:rsid w:val="0069343A"/>
    <w:rsid w:val="006957B2"/>
    <w:rsid w:val="00695A47"/>
    <w:rsid w:val="006A3FBB"/>
    <w:rsid w:val="006A42C9"/>
    <w:rsid w:val="006B047F"/>
    <w:rsid w:val="006B0670"/>
    <w:rsid w:val="006B32DC"/>
    <w:rsid w:val="006B4323"/>
    <w:rsid w:val="006B530E"/>
    <w:rsid w:val="006B5C86"/>
    <w:rsid w:val="006C1E07"/>
    <w:rsid w:val="006C24EB"/>
    <w:rsid w:val="006C253D"/>
    <w:rsid w:val="006C4AEC"/>
    <w:rsid w:val="006C6646"/>
    <w:rsid w:val="006D16ED"/>
    <w:rsid w:val="006D4568"/>
    <w:rsid w:val="006D5250"/>
    <w:rsid w:val="006D6B57"/>
    <w:rsid w:val="006D74CE"/>
    <w:rsid w:val="006E0B23"/>
    <w:rsid w:val="006E1B3A"/>
    <w:rsid w:val="006E2EC3"/>
    <w:rsid w:val="006E586F"/>
    <w:rsid w:val="006F042E"/>
    <w:rsid w:val="006F0A90"/>
    <w:rsid w:val="006F135E"/>
    <w:rsid w:val="006F4D87"/>
    <w:rsid w:val="006F4FAD"/>
    <w:rsid w:val="006F65BD"/>
    <w:rsid w:val="006F6828"/>
    <w:rsid w:val="00700CDD"/>
    <w:rsid w:val="0070238E"/>
    <w:rsid w:val="00704CD3"/>
    <w:rsid w:val="00705E67"/>
    <w:rsid w:val="00706CEE"/>
    <w:rsid w:val="00706FD9"/>
    <w:rsid w:val="00711116"/>
    <w:rsid w:val="00711C14"/>
    <w:rsid w:val="00712580"/>
    <w:rsid w:val="007157D1"/>
    <w:rsid w:val="00717A13"/>
    <w:rsid w:val="00720C61"/>
    <w:rsid w:val="00721EAB"/>
    <w:rsid w:val="00722F3D"/>
    <w:rsid w:val="00723442"/>
    <w:rsid w:val="00724997"/>
    <w:rsid w:val="00731715"/>
    <w:rsid w:val="00732406"/>
    <w:rsid w:val="00732697"/>
    <w:rsid w:val="00732F6A"/>
    <w:rsid w:val="00733A67"/>
    <w:rsid w:val="00733C57"/>
    <w:rsid w:val="00734176"/>
    <w:rsid w:val="00734EB2"/>
    <w:rsid w:val="00735499"/>
    <w:rsid w:val="00736113"/>
    <w:rsid w:val="00740D8E"/>
    <w:rsid w:val="00741F87"/>
    <w:rsid w:val="00744467"/>
    <w:rsid w:val="00744804"/>
    <w:rsid w:val="00745C3E"/>
    <w:rsid w:val="00745EF5"/>
    <w:rsid w:val="00751A22"/>
    <w:rsid w:val="00751C3F"/>
    <w:rsid w:val="00752C1D"/>
    <w:rsid w:val="00753D6E"/>
    <w:rsid w:val="0075651C"/>
    <w:rsid w:val="00761659"/>
    <w:rsid w:val="00762247"/>
    <w:rsid w:val="00762408"/>
    <w:rsid w:val="00763DD9"/>
    <w:rsid w:val="00765ED4"/>
    <w:rsid w:val="007662D0"/>
    <w:rsid w:val="007672D9"/>
    <w:rsid w:val="007678A9"/>
    <w:rsid w:val="00770BD1"/>
    <w:rsid w:val="00770CC6"/>
    <w:rsid w:val="00771D34"/>
    <w:rsid w:val="00771E18"/>
    <w:rsid w:val="007734D3"/>
    <w:rsid w:val="00774B12"/>
    <w:rsid w:val="00775259"/>
    <w:rsid w:val="007757C5"/>
    <w:rsid w:val="00776D5B"/>
    <w:rsid w:val="00780A07"/>
    <w:rsid w:val="007815E1"/>
    <w:rsid w:val="00782399"/>
    <w:rsid w:val="0078345E"/>
    <w:rsid w:val="00785274"/>
    <w:rsid w:val="0078550C"/>
    <w:rsid w:val="0078610E"/>
    <w:rsid w:val="007861F3"/>
    <w:rsid w:val="00786568"/>
    <w:rsid w:val="007900D5"/>
    <w:rsid w:val="007914A6"/>
    <w:rsid w:val="00792862"/>
    <w:rsid w:val="007A2EE8"/>
    <w:rsid w:val="007A74EF"/>
    <w:rsid w:val="007B1FD6"/>
    <w:rsid w:val="007B5561"/>
    <w:rsid w:val="007B7038"/>
    <w:rsid w:val="007B7144"/>
    <w:rsid w:val="007C03FC"/>
    <w:rsid w:val="007C4875"/>
    <w:rsid w:val="007C4E0E"/>
    <w:rsid w:val="007C521B"/>
    <w:rsid w:val="007C615C"/>
    <w:rsid w:val="007C6961"/>
    <w:rsid w:val="007D641A"/>
    <w:rsid w:val="007D784C"/>
    <w:rsid w:val="007E2BD8"/>
    <w:rsid w:val="007E67AB"/>
    <w:rsid w:val="007E7334"/>
    <w:rsid w:val="007F40D6"/>
    <w:rsid w:val="007F5DDA"/>
    <w:rsid w:val="00800CFC"/>
    <w:rsid w:val="00806441"/>
    <w:rsid w:val="00813A61"/>
    <w:rsid w:val="00815344"/>
    <w:rsid w:val="00815984"/>
    <w:rsid w:val="008162EC"/>
    <w:rsid w:val="008178B1"/>
    <w:rsid w:val="00817B15"/>
    <w:rsid w:val="008220C5"/>
    <w:rsid w:val="00825F91"/>
    <w:rsid w:val="008273BD"/>
    <w:rsid w:val="00830550"/>
    <w:rsid w:val="0083120D"/>
    <w:rsid w:val="008339F1"/>
    <w:rsid w:val="00833C8B"/>
    <w:rsid w:val="00834D53"/>
    <w:rsid w:val="00837574"/>
    <w:rsid w:val="00843AC8"/>
    <w:rsid w:val="00844C5D"/>
    <w:rsid w:val="008510F6"/>
    <w:rsid w:val="00861715"/>
    <w:rsid w:val="0086267C"/>
    <w:rsid w:val="0086327D"/>
    <w:rsid w:val="00863CBF"/>
    <w:rsid w:val="00867847"/>
    <w:rsid w:val="00871051"/>
    <w:rsid w:val="00872B59"/>
    <w:rsid w:val="00872DAC"/>
    <w:rsid w:val="00874DDC"/>
    <w:rsid w:val="00875728"/>
    <w:rsid w:val="00876444"/>
    <w:rsid w:val="00876865"/>
    <w:rsid w:val="00876C2D"/>
    <w:rsid w:val="00880139"/>
    <w:rsid w:val="00880DC4"/>
    <w:rsid w:val="0088202D"/>
    <w:rsid w:val="008825D1"/>
    <w:rsid w:val="0088692E"/>
    <w:rsid w:val="00890F42"/>
    <w:rsid w:val="0089150D"/>
    <w:rsid w:val="0089156D"/>
    <w:rsid w:val="008923E0"/>
    <w:rsid w:val="0089270F"/>
    <w:rsid w:val="0089430F"/>
    <w:rsid w:val="00894D1D"/>
    <w:rsid w:val="00894FAC"/>
    <w:rsid w:val="008959E2"/>
    <w:rsid w:val="00896320"/>
    <w:rsid w:val="0089785D"/>
    <w:rsid w:val="008A0ACC"/>
    <w:rsid w:val="008A14B5"/>
    <w:rsid w:val="008A2529"/>
    <w:rsid w:val="008A2F01"/>
    <w:rsid w:val="008A4D6F"/>
    <w:rsid w:val="008A789F"/>
    <w:rsid w:val="008B064F"/>
    <w:rsid w:val="008B46FD"/>
    <w:rsid w:val="008B54A1"/>
    <w:rsid w:val="008B6892"/>
    <w:rsid w:val="008C1B56"/>
    <w:rsid w:val="008C403A"/>
    <w:rsid w:val="008D2E8C"/>
    <w:rsid w:val="008D52D6"/>
    <w:rsid w:val="008D53CD"/>
    <w:rsid w:val="008D61FC"/>
    <w:rsid w:val="008E1A2E"/>
    <w:rsid w:val="008E1FBE"/>
    <w:rsid w:val="008E57C1"/>
    <w:rsid w:val="008E59AC"/>
    <w:rsid w:val="008F2196"/>
    <w:rsid w:val="008F4B5F"/>
    <w:rsid w:val="008F6180"/>
    <w:rsid w:val="008F627B"/>
    <w:rsid w:val="008F6D64"/>
    <w:rsid w:val="00900D4C"/>
    <w:rsid w:val="009014A2"/>
    <w:rsid w:val="00902E03"/>
    <w:rsid w:val="00910853"/>
    <w:rsid w:val="00910E3A"/>
    <w:rsid w:val="009122EC"/>
    <w:rsid w:val="00912749"/>
    <w:rsid w:val="00912A20"/>
    <w:rsid w:val="0091557B"/>
    <w:rsid w:val="00916F0C"/>
    <w:rsid w:val="00917B26"/>
    <w:rsid w:val="00920E94"/>
    <w:rsid w:val="00923434"/>
    <w:rsid w:val="00923B13"/>
    <w:rsid w:val="00923B9B"/>
    <w:rsid w:val="00927370"/>
    <w:rsid w:val="00927EAE"/>
    <w:rsid w:val="00931620"/>
    <w:rsid w:val="00932A69"/>
    <w:rsid w:val="009366CC"/>
    <w:rsid w:val="00941E52"/>
    <w:rsid w:val="00944A73"/>
    <w:rsid w:val="0094688A"/>
    <w:rsid w:val="009538D6"/>
    <w:rsid w:val="00953958"/>
    <w:rsid w:val="00956A62"/>
    <w:rsid w:val="00957924"/>
    <w:rsid w:val="00960402"/>
    <w:rsid w:val="00966CC4"/>
    <w:rsid w:val="009670FA"/>
    <w:rsid w:val="0096711A"/>
    <w:rsid w:val="00967949"/>
    <w:rsid w:val="009713E2"/>
    <w:rsid w:val="009735C5"/>
    <w:rsid w:val="00973FF4"/>
    <w:rsid w:val="0098526D"/>
    <w:rsid w:val="009867D3"/>
    <w:rsid w:val="009870FA"/>
    <w:rsid w:val="00993C88"/>
    <w:rsid w:val="00995687"/>
    <w:rsid w:val="00995BE7"/>
    <w:rsid w:val="00997CDD"/>
    <w:rsid w:val="009A0B2D"/>
    <w:rsid w:val="009A1095"/>
    <w:rsid w:val="009A560B"/>
    <w:rsid w:val="009B0011"/>
    <w:rsid w:val="009B227D"/>
    <w:rsid w:val="009B24BF"/>
    <w:rsid w:val="009B30BD"/>
    <w:rsid w:val="009B4E89"/>
    <w:rsid w:val="009B6420"/>
    <w:rsid w:val="009B6BF7"/>
    <w:rsid w:val="009B751A"/>
    <w:rsid w:val="009C155F"/>
    <w:rsid w:val="009C1A67"/>
    <w:rsid w:val="009C23E9"/>
    <w:rsid w:val="009C25C5"/>
    <w:rsid w:val="009C5D06"/>
    <w:rsid w:val="009C73F7"/>
    <w:rsid w:val="009D094E"/>
    <w:rsid w:val="009D0CE5"/>
    <w:rsid w:val="009D4059"/>
    <w:rsid w:val="009D55FF"/>
    <w:rsid w:val="009E096B"/>
    <w:rsid w:val="009F0D5B"/>
    <w:rsid w:val="009F62B3"/>
    <w:rsid w:val="009F6DAA"/>
    <w:rsid w:val="009F7D0D"/>
    <w:rsid w:val="00A003A5"/>
    <w:rsid w:val="00A015D1"/>
    <w:rsid w:val="00A020D6"/>
    <w:rsid w:val="00A02D07"/>
    <w:rsid w:val="00A04EE5"/>
    <w:rsid w:val="00A04FD0"/>
    <w:rsid w:val="00A11A55"/>
    <w:rsid w:val="00A12E92"/>
    <w:rsid w:val="00A14D4E"/>
    <w:rsid w:val="00A14F88"/>
    <w:rsid w:val="00A1615C"/>
    <w:rsid w:val="00A20CF0"/>
    <w:rsid w:val="00A20FAE"/>
    <w:rsid w:val="00A24F32"/>
    <w:rsid w:val="00A31F4D"/>
    <w:rsid w:val="00A34793"/>
    <w:rsid w:val="00A35843"/>
    <w:rsid w:val="00A3724D"/>
    <w:rsid w:val="00A43603"/>
    <w:rsid w:val="00A437D3"/>
    <w:rsid w:val="00A44351"/>
    <w:rsid w:val="00A47F58"/>
    <w:rsid w:val="00A55850"/>
    <w:rsid w:val="00A62565"/>
    <w:rsid w:val="00A63065"/>
    <w:rsid w:val="00A66118"/>
    <w:rsid w:val="00A740BA"/>
    <w:rsid w:val="00A7459F"/>
    <w:rsid w:val="00A74A8C"/>
    <w:rsid w:val="00A76146"/>
    <w:rsid w:val="00A81ECB"/>
    <w:rsid w:val="00A85715"/>
    <w:rsid w:val="00A87D71"/>
    <w:rsid w:val="00A936AE"/>
    <w:rsid w:val="00A94D8F"/>
    <w:rsid w:val="00A9508F"/>
    <w:rsid w:val="00AA249A"/>
    <w:rsid w:val="00AA2EB8"/>
    <w:rsid w:val="00AA4A1B"/>
    <w:rsid w:val="00AA53D9"/>
    <w:rsid w:val="00AA7674"/>
    <w:rsid w:val="00AB13FC"/>
    <w:rsid w:val="00AB3842"/>
    <w:rsid w:val="00AB3A2B"/>
    <w:rsid w:val="00AB47FA"/>
    <w:rsid w:val="00AB49FA"/>
    <w:rsid w:val="00AB52FC"/>
    <w:rsid w:val="00AB537B"/>
    <w:rsid w:val="00AB5D32"/>
    <w:rsid w:val="00AB5F45"/>
    <w:rsid w:val="00AB7D70"/>
    <w:rsid w:val="00AC2828"/>
    <w:rsid w:val="00AC2D21"/>
    <w:rsid w:val="00AC391D"/>
    <w:rsid w:val="00AC4BF7"/>
    <w:rsid w:val="00AC7D5D"/>
    <w:rsid w:val="00AD18B2"/>
    <w:rsid w:val="00AD4B76"/>
    <w:rsid w:val="00AD59D2"/>
    <w:rsid w:val="00AD5AE8"/>
    <w:rsid w:val="00AE1633"/>
    <w:rsid w:val="00AE77CB"/>
    <w:rsid w:val="00AF10A9"/>
    <w:rsid w:val="00AF6714"/>
    <w:rsid w:val="00B01157"/>
    <w:rsid w:val="00B016DA"/>
    <w:rsid w:val="00B0276A"/>
    <w:rsid w:val="00B0483C"/>
    <w:rsid w:val="00B05A5D"/>
    <w:rsid w:val="00B0793A"/>
    <w:rsid w:val="00B100E3"/>
    <w:rsid w:val="00B165B2"/>
    <w:rsid w:val="00B16BFF"/>
    <w:rsid w:val="00B17F89"/>
    <w:rsid w:val="00B20352"/>
    <w:rsid w:val="00B21DEB"/>
    <w:rsid w:val="00B230F6"/>
    <w:rsid w:val="00B25434"/>
    <w:rsid w:val="00B254EA"/>
    <w:rsid w:val="00B3057C"/>
    <w:rsid w:val="00B322D7"/>
    <w:rsid w:val="00B334ED"/>
    <w:rsid w:val="00B35D28"/>
    <w:rsid w:val="00B36401"/>
    <w:rsid w:val="00B42388"/>
    <w:rsid w:val="00B42606"/>
    <w:rsid w:val="00B42E50"/>
    <w:rsid w:val="00B434C2"/>
    <w:rsid w:val="00B4433D"/>
    <w:rsid w:val="00B455A0"/>
    <w:rsid w:val="00B51A67"/>
    <w:rsid w:val="00B540E2"/>
    <w:rsid w:val="00B54637"/>
    <w:rsid w:val="00B55118"/>
    <w:rsid w:val="00B57D44"/>
    <w:rsid w:val="00B601EA"/>
    <w:rsid w:val="00B62C40"/>
    <w:rsid w:val="00B640B0"/>
    <w:rsid w:val="00B648A7"/>
    <w:rsid w:val="00B64ABF"/>
    <w:rsid w:val="00B66DC9"/>
    <w:rsid w:val="00B67805"/>
    <w:rsid w:val="00B67D96"/>
    <w:rsid w:val="00B70B6B"/>
    <w:rsid w:val="00B712E2"/>
    <w:rsid w:val="00B73FCE"/>
    <w:rsid w:val="00B74EFF"/>
    <w:rsid w:val="00B76FA6"/>
    <w:rsid w:val="00B816CE"/>
    <w:rsid w:val="00B83D7C"/>
    <w:rsid w:val="00B8483C"/>
    <w:rsid w:val="00B84EA7"/>
    <w:rsid w:val="00B8599D"/>
    <w:rsid w:val="00B863B7"/>
    <w:rsid w:val="00B86CA4"/>
    <w:rsid w:val="00B912E4"/>
    <w:rsid w:val="00B91851"/>
    <w:rsid w:val="00B92971"/>
    <w:rsid w:val="00B92BE2"/>
    <w:rsid w:val="00B9302E"/>
    <w:rsid w:val="00B953DA"/>
    <w:rsid w:val="00B955D4"/>
    <w:rsid w:val="00B96FAB"/>
    <w:rsid w:val="00B97FDB"/>
    <w:rsid w:val="00BA16B7"/>
    <w:rsid w:val="00BA39D0"/>
    <w:rsid w:val="00BA4AF3"/>
    <w:rsid w:val="00BA4E37"/>
    <w:rsid w:val="00BA64C4"/>
    <w:rsid w:val="00BA7652"/>
    <w:rsid w:val="00BB1ABC"/>
    <w:rsid w:val="00BB2734"/>
    <w:rsid w:val="00BB3C74"/>
    <w:rsid w:val="00BB3E2D"/>
    <w:rsid w:val="00BB4047"/>
    <w:rsid w:val="00BB478A"/>
    <w:rsid w:val="00BB544A"/>
    <w:rsid w:val="00BC121B"/>
    <w:rsid w:val="00BC2372"/>
    <w:rsid w:val="00BC7159"/>
    <w:rsid w:val="00BD24A2"/>
    <w:rsid w:val="00BD4CDB"/>
    <w:rsid w:val="00BD4F12"/>
    <w:rsid w:val="00BD59E1"/>
    <w:rsid w:val="00BE07A4"/>
    <w:rsid w:val="00BE184E"/>
    <w:rsid w:val="00BE2B21"/>
    <w:rsid w:val="00BE2C4B"/>
    <w:rsid w:val="00BE2C7C"/>
    <w:rsid w:val="00BE4BF4"/>
    <w:rsid w:val="00BE5955"/>
    <w:rsid w:val="00BE5E0B"/>
    <w:rsid w:val="00BE6312"/>
    <w:rsid w:val="00BE72A9"/>
    <w:rsid w:val="00BE7A88"/>
    <w:rsid w:val="00BF086C"/>
    <w:rsid w:val="00BF4B25"/>
    <w:rsid w:val="00C0017F"/>
    <w:rsid w:val="00C01F09"/>
    <w:rsid w:val="00C0324D"/>
    <w:rsid w:val="00C06985"/>
    <w:rsid w:val="00C06DC1"/>
    <w:rsid w:val="00C072EF"/>
    <w:rsid w:val="00C074C1"/>
    <w:rsid w:val="00C078B9"/>
    <w:rsid w:val="00C20E02"/>
    <w:rsid w:val="00C21AB0"/>
    <w:rsid w:val="00C23DAB"/>
    <w:rsid w:val="00C2688C"/>
    <w:rsid w:val="00C27768"/>
    <w:rsid w:val="00C30F48"/>
    <w:rsid w:val="00C32B57"/>
    <w:rsid w:val="00C36C1C"/>
    <w:rsid w:val="00C37C73"/>
    <w:rsid w:val="00C40C10"/>
    <w:rsid w:val="00C50CEA"/>
    <w:rsid w:val="00C546AF"/>
    <w:rsid w:val="00C562C9"/>
    <w:rsid w:val="00C57751"/>
    <w:rsid w:val="00C57CC8"/>
    <w:rsid w:val="00C710E7"/>
    <w:rsid w:val="00C73E12"/>
    <w:rsid w:val="00C75AFB"/>
    <w:rsid w:val="00C763AF"/>
    <w:rsid w:val="00C82353"/>
    <w:rsid w:val="00C82E84"/>
    <w:rsid w:val="00C847AF"/>
    <w:rsid w:val="00C91D24"/>
    <w:rsid w:val="00C91F9A"/>
    <w:rsid w:val="00C921D5"/>
    <w:rsid w:val="00C94904"/>
    <w:rsid w:val="00CA13A9"/>
    <w:rsid w:val="00CA210E"/>
    <w:rsid w:val="00CA2423"/>
    <w:rsid w:val="00CA418B"/>
    <w:rsid w:val="00CA62B0"/>
    <w:rsid w:val="00CA711E"/>
    <w:rsid w:val="00CA71BA"/>
    <w:rsid w:val="00CB1CBC"/>
    <w:rsid w:val="00CB1F67"/>
    <w:rsid w:val="00CB77F9"/>
    <w:rsid w:val="00CB7DAE"/>
    <w:rsid w:val="00CC3CD4"/>
    <w:rsid w:val="00CD1CA4"/>
    <w:rsid w:val="00CD41D1"/>
    <w:rsid w:val="00CD4DBD"/>
    <w:rsid w:val="00CD6F2C"/>
    <w:rsid w:val="00CD79BD"/>
    <w:rsid w:val="00CE08A9"/>
    <w:rsid w:val="00CE3BA1"/>
    <w:rsid w:val="00CE51CE"/>
    <w:rsid w:val="00CF0AC8"/>
    <w:rsid w:val="00CF1514"/>
    <w:rsid w:val="00CF2F77"/>
    <w:rsid w:val="00CF4472"/>
    <w:rsid w:val="00CF4E9E"/>
    <w:rsid w:val="00CF5381"/>
    <w:rsid w:val="00D0290B"/>
    <w:rsid w:val="00D04907"/>
    <w:rsid w:val="00D06CDE"/>
    <w:rsid w:val="00D1659F"/>
    <w:rsid w:val="00D17F2C"/>
    <w:rsid w:val="00D20B81"/>
    <w:rsid w:val="00D22876"/>
    <w:rsid w:val="00D23FD5"/>
    <w:rsid w:val="00D2481B"/>
    <w:rsid w:val="00D25999"/>
    <w:rsid w:val="00D31196"/>
    <w:rsid w:val="00D36523"/>
    <w:rsid w:val="00D3704E"/>
    <w:rsid w:val="00D40451"/>
    <w:rsid w:val="00D4322A"/>
    <w:rsid w:val="00D4332E"/>
    <w:rsid w:val="00D441F4"/>
    <w:rsid w:val="00D46413"/>
    <w:rsid w:val="00D46901"/>
    <w:rsid w:val="00D51214"/>
    <w:rsid w:val="00D5132C"/>
    <w:rsid w:val="00D51A87"/>
    <w:rsid w:val="00D55393"/>
    <w:rsid w:val="00D56DC8"/>
    <w:rsid w:val="00D57D8C"/>
    <w:rsid w:val="00D62EFE"/>
    <w:rsid w:val="00D64744"/>
    <w:rsid w:val="00D660AC"/>
    <w:rsid w:val="00D70466"/>
    <w:rsid w:val="00D71121"/>
    <w:rsid w:val="00D72290"/>
    <w:rsid w:val="00D74449"/>
    <w:rsid w:val="00D749F5"/>
    <w:rsid w:val="00D7663F"/>
    <w:rsid w:val="00D82F14"/>
    <w:rsid w:val="00D837F4"/>
    <w:rsid w:val="00D83BC1"/>
    <w:rsid w:val="00D85FCB"/>
    <w:rsid w:val="00D86B92"/>
    <w:rsid w:val="00D90CE2"/>
    <w:rsid w:val="00D92872"/>
    <w:rsid w:val="00D936EC"/>
    <w:rsid w:val="00D964ED"/>
    <w:rsid w:val="00D97CD7"/>
    <w:rsid w:val="00DA13F2"/>
    <w:rsid w:val="00DA2951"/>
    <w:rsid w:val="00DA4F68"/>
    <w:rsid w:val="00DA7947"/>
    <w:rsid w:val="00DB0D7D"/>
    <w:rsid w:val="00DB0E1F"/>
    <w:rsid w:val="00DB251E"/>
    <w:rsid w:val="00DB7D0D"/>
    <w:rsid w:val="00DC02D2"/>
    <w:rsid w:val="00DC21D3"/>
    <w:rsid w:val="00DC2409"/>
    <w:rsid w:val="00DC6E37"/>
    <w:rsid w:val="00DC7E24"/>
    <w:rsid w:val="00DD3035"/>
    <w:rsid w:val="00DD37F1"/>
    <w:rsid w:val="00DD4459"/>
    <w:rsid w:val="00DD48B2"/>
    <w:rsid w:val="00DD51CB"/>
    <w:rsid w:val="00DD5769"/>
    <w:rsid w:val="00DD62D0"/>
    <w:rsid w:val="00DD73D0"/>
    <w:rsid w:val="00DE0F88"/>
    <w:rsid w:val="00DE1FAB"/>
    <w:rsid w:val="00DE4D33"/>
    <w:rsid w:val="00DE5270"/>
    <w:rsid w:val="00DF3827"/>
    <w:rsid w:val="00DF42D3"/>
    <w:rsid w:val="00DF561E"/>
    <w:rsid w:val="00DF574A"/>
    <w:rsid w:val="00DF5FB6"/>
    <w:rsid w:val="00DF72F4"/>
    <w:rsid w:val="00DF7340"/>
    <w:rsid w:val="00E017CA"/>
    <w:rsid w:val="00E07247"/>
    <w:rsid w:val="00E07976"/>
    <w:rsid w:val="00E105AA"/>
    <w:rsid w:val="00E11AD0"/>
    <w:rsid w:val="00E132C6"/>
    <w:rsid w:val="00E1367D"/>
    <w:rsid w:val="00E168C5"/>
    <w:rsid w:val="00E20964"/>
    <w:rsid w:val="00E20ACC"/>
    <w:rsid w:val="00E22249"/>
    <w:rsid w:val="00E23701"/>
    <w:rsid w:val="00E23FB5"/>
    <w:rsid w:val="00E24D29"/>
    <w:rsid w:val="00E30F6D"/>
    <w:rsid w:val="00E34550"/>
    <w:rsid w:val="00E34D51"/>
    <w:rsid w:val="00E35887"/>
    <w:rsid w:val="00E3653A"/>
    <w:rsid w:val="00E42232"/>
    <w:rsid w:val="00E4483C"/>
    <w:rsid w:val="00E45C9B"/>
    <w:rsid w:val="00E46654"/>
    <w:rsid w:val="00E47446"/>
    <w:rsid w:val="00E509F4"/>
    <w:rsid w:val="00E50C7E"/>
    <w:rsid w:val="00E52700"/>
    <w:rsid w:val="00E52FA8"/>
    <w:rsid w:val="00E53502"/>
    <w:rsid w:val="00E53543"/>
    <w:rsid w:val="00E53E2E"/>
    <w:rsid w:val="00E54FAA"/>
    <w:rsid w:val="00E56203"/>
    <w:rsid w:val="00E57D05"/>
    <w:rsid w:val="00E6352F"/>
    <w:rsid w:val="00E63BD0"/>
    <w:rsid w:val="00E64FF5"/>
    <w:rsid w:val="00E66DF1"/>
    <w:rsid w:val="00E67857"/>
    <w:rsid w:val="00E7186E"/>
    <w:rsid w:val="00E726BF"/>
    <w:rsid w:val="00E777CC"/>
    <w:rsid w:val="00E81BAD"/>
    <w:rsid w:val="00E83C22"/>
    <w:rsid w:val="00E8470F"/>
    <w:rsid w:val="00E84C47"/>
    <w:rsid w:val="00E85427"/>
    <w:rsid w:val="00E873A7"/>
    <w:rsid w:val="00E9059D"/>
    <w:rsid w:val="00E91ABC"/>
    <w:rsid w:val="00E93CF3"/>
    <w:rsid w:val="00E94CCB"/>
    <w:rsid w:val="00EA1491"/>
    <w:rsid w:val="00EA2963"/>
    <w:rsid w:val="00EA4B77"/>
    <w:rsid w:val="00EA56BC"/>
    <w:rsid w:val="00EA647B"/>
    <w:rsid w:val="00EB03C7"/>
    <w:rsid w:val="00EB6150"/>
    <w:rsid w:val="00EC0777"/>
    <w:rsid w:val="00EC1ACA"/>
    <w:rsid w:val="00EC253B"/>
    <w:rsid w:val="00EC3ED7"/>
    <w:rsid w:val="00EC4E90"/>
    <w:rsid w:val="00EC7204"/>
    <w:rsid w:val="00ED261A"/>
    <w:rsid w:val="00ED2786"/>
    <w:rsid w:val="00ED6DB4"/>
    <w:rsid w:val="00EE007C"/>
    <w:rsid w:val="00EE2538"/>
    <w:rsid w:val="00EE297E"/>
    <w:rsid w:val="00EE6E26"/>
    <w:rsid w:val="00EE7E45"/>
    <w:rsid w:val="00EE7E86"/>
    <w:rsid w:val="00EF0BD2"/>
    <w:rsid w:val="00EF2DEC"/>
    <w:rsid w:val="00EF32C7"/>
    <w:rsid w:val="00EF4643"/>
    <w:rsid w:val="00EF6B5B"/>
    <w:rsid w:val="00F02EC7"/>
    <w:rsid w:val="00F0328A"/>
    <w:rsid w:val="00F07F06"/>
    <w:rsid w:val="00F10794"/>
    <w:rsid w:val="00F11E9C"/>
    <w:rsid w:val="00F121AB"/>
    <w:rsid w:val="00F126BF"/>
    <w:rsid w:val="00F12961"/>
    <w:rsid w:val="00F13BE3"/>
    <w:rsid w:val="00F14072"/>
    <w:rsid w:val="00F21990"/>
    <w:rsid w:val="00F234C9"/>
    <w:rsid w:val="00F23B19"/>
    <w:rsid w:val="00F324C8"/>
    <w:rsid w:val="00F33EE4"/>
    <w:rsid w:val="00F34253"/>
    <w:rsid w:val="00F354A8"/>
    <w:rsid w:val="00F4154D"/>
    <w:rsid w:val="00F44963"/>
    <w:rsid w:val="00F45498"/>
    <w:rsid w:val="00F4566F"/>
    <w:rsid w:val="00F463D5"/>
    <w:rsid w:val="00F46ED7"/>
    <w:rsid w:val="00F47909"/>
    <w:rsid w:val="00F5580A"/>
    <w:rsid w:val="00F560B0"/>
    <w:rsid w:val="00F61010"/>
    <w:rsid w:val="00F614AF"/>
    <w:rsid w:val="00F61D12"/>
    <w:rsid w:val="00F63456"/>
    <w:rsid w:val="00F64E60"/>
    <w:rsid w:val="00F65281"/>
    <w:rsid w:val="00F71FBA"/>
    <w:rsid w:val="00F72EF0"/>
    <w:rsid w:val="00F73F2B"/>
    <w:rsid w:val="00F766DC"/>
    <w:rsid w:val="00F7674F"/>
    <w:rsid w:val="00F84982"/>
    <w:rsid w:val="00F84CDA"/>
    <w:rsid w:val="00F8519C"/>
    <w:rsid w:val="00F877A8"/>
    <w:rsid w:val="00F87C1F"/>
    <w:rsid w:val="00F9133E"/>
    <w:rsid w:val="00F928DA"/>
    <w:rsid w:val="00F92A65"/>
    <w:rsid w:val="00F93E2C"/>
    <w:rsid w:val="00F94CBC"/>
    <w:rsid w:val="00F95C5E"/>
    <w:rsid w:val="00F97EEB"/>
    <w:rsid w:val="00FA5AD2"/>
    <w:rsid w:val="00FA6170"/>
    <w:rsid w:val="00FA733D"/>
    <w:rsid w:val="00FB1CA7"/>
    <w:rsid w:val="00FB4CFD"/>
    <w:rsid w:val="00FB68B2"/>
    <w:rsid w:val="00FB751C"/>
    <w:rsid w:val="00FC1FA3"/>
    <w:rsid w:val="00FC36B1"/>
    <w:rsid w:val="00FC3A24"/>
    <w:rsid w:val="00FC3F62"/>
    <w:rsid w:val="00FC5686"/>
    <w:rsid w:val="00FC5F41"/>
    <w:rsid w:val="00FC653D"/>
    <w:rsid w:val="00FC7336"/>
    <w:rsid w:val="00FD0E21"/>
    <w:rsid w:val="00FD0F6D"/>
    <w:rsid w:val="00FD141E"/>
    <w:rsid w:val="00FE0184"/>
    <w:rsid w:val="00FE1BC7"/>
    <w:rsid w:val="00FE1D73"/>
    <w:rsid w:val="00FE49E1"/>
    <w:rsid w:val="00FE598C"/>
    <w:rsid w:val="00FF49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67BEA08"/>
  <w15:chartTrackingRefBased/>
  <w15:docId w15:val="{B0895B82-CA75-0441-B7FB-B2E7ABFC2B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iPriority="99" w:unhideWhenUsed="1"/>
    <w:lsdException w:name="HTML Address" w:semiHidden="1" w:unhideWhenUsed="1"/>
    <w:lsdException w:name="HTML Cite" w:semiHidden="1" w:uiPriority="99" w:unhideWhenUsed="1"/>
    <w:lsdException w:name="HTML Code" w:semiHidden="1" w:uiPriority="99" w:unhideWhenUsed="1"/>
    <w:lsdException w:name="HTML Definition" w:semiHidden="1" w:uiPriority="99" w:unhideWhenUsed="1"/>
    <w:lsdException w:name="HTML Keyboard" w:semiHidden="1" w:uiPriority="99" w:unhideWhenUsed="1"/>
    <w:lsdException w:name="HTML Preformatted" w:semiHidden="1" w:unhideWhenUsed="1"/>
    <w:lsdException w:name="HTML Sample" w:semiHidden="1" w:uiPriority="99" w:unhideWhenUsed="1"/>
    <w:lsdException w:name="HTML Typewriter" w:semiHidden="1" w:uiPriority="99" w:unhideWhenUsed="1"/>
    <w:lsdException w:name="HTML Variable" w:semiHidden="1" w:uiPriority="99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39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620E6A"/>
    <w:pPr>
      <w:keepNext/>
      <w:spacing w:before="240" w:after="60"/>
      <w:outlineLvl w:val="0"/>
    </w:pPr>
    <w:rPr>
      <w:rFonts w:ascii="Times New Roman" w:eastAsia="Times New Roman" w:hAnsi="Times New Roman" w:cs="Times New Roman"/>
      <w:b/>
      <w:bCs/>
      <w:kern w:val="32"/>
    </w:rPr>
  </w:style>
  <w:style w:type="paragraph" w:styleId="Heading2">
    <w:name w:val="heading 2"/>
    <w:basedOn w:val="Normal"/>
    <w:next w:val="Normal"/>
    <w:link w:val="Heading2Char"/>
    <w:semiHidden/>
    <w:qFormat/>
    <w:rsid w:val="00620E6A"/>
    <w:pPr>
      <w:keepNext/>
      <w:spacing w:before="240" w:after="60"/>
      <w:outlineLvl w:val="1"/>
    </w:pPr>
    <w:rPr>
      <w:rFonts w:ascii="Cambria" w:eastAsia="Times New Roman" w:hAnsi="Cambria" w:cs="Times New Roman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semiHidden/>
    <w:qFormat/>
    <w:rsid w:val="00620E6A"/>
    <w:pPr>
      <w:keepNext/>
      <w:spacing w:line="480" w:lineRule="auto"/>
      <w:outlineLvl w:val="2"/>
    </w:pPr>
    <w:rPr>
      <w:rFonts w:ascii="Times" w:eastAsia="Times" w:hAnsi="Times" w:cs="Times New Roman"/>
      <w:b/>
      <w:szCs w:val="20"/>
    </w:rPr>
  </w:style>
  <w:style w:type="paragraph" w:styleId="Heading4">
    <w:name w:val="heading 4"/>
    <w:basedOn w:val="Normal"/>
    <w:next w:val="Normal"/>
    <w:link w:val="Heading4Char"/>
    <w:semiHidden/>
    <w:qFormat/>
    <w:rsid w:val="00620E6A"/>
    <w:pPr>
      <w:keepNext/>
      <w:spacing w:line="480" w:lineRule="auto"/>
      <w:outlineLvl w:val="3"/>
    </w:pPr>
    <w:rPr>
      <w:rFonts w:ascii="Times" w:eastAsia="Times New Roman" w:hAnsi="Times" w:cs="Times New Roman"/>
      <w:b/>
      <w:color w:val="0000FF"/>
      <w:sz w:val="44"/>
      <w:szCs w:val="20"/>
    </w:rPr>
  </w:style>
  <w:style w:type="paragraph" w:styleId="Heading5">
    <w:name w:val="heading 5"/>
    <w:basedOn w:val="Normal"/>
    <w:next w:val="Normal"/>
    <w:link w:val="Heading5Char"/>
    <w:semiHidden/>
    <w:qFormat/>
    <w:rsid w:val="00620E6A"/>
    <w:pPr>
      <w:spacing w:before="240" w:after="60"/>
      <w:outlineLvl w:val="4"/>
    </w:pPr>
    <w:rPr>
      <w:rFonts w:ascii="Calibri" w:eastAsia="Times New Roman" w:hAnsi="Calibri" w:cs="Times New Roman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620E6A"/>
    <w:pPr>
      <w:spacing w:before="240" w:after="60"/>
      <w:outlineLvl w:val="5"/>
    </w:pPr>
    <w:rPr>
      <w:rFonts w:ascii="Calibri" w:eastAsia="Times New Roman" w:hAnsi="Calibri" w:cs="Times New Roman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620E6A"/>
    <w:pPr>
      <w:spacing w:before="240" w:after="60"/>
      <w:outlineLvl w:val="6"/>
    </w:pPr>
    <w:rPr>
      <w:rFonts w:ascii="Calibri" w:eastAsia="Times New Roman" w:hAnsi="Calibri" w:cs="Times New Roman"/>
    </w:rPr>
  </w:style>
  <w:style w:type="paragraph" w:styleId="Heading8">
    <w:name w:val="heading 8"/>
    <w:basedOn w:val="Normal"/>
    <w:next w:val="Normal"/>
    <w:link w:val="Heading8Char"/>
    <w:semiHidden/>
    <w:qFormat/>
    <w:rsid w:val="00620E6A"/>
    <w:pPr>
      <w:spacing w:before="240" w:after="60"/>
      <w:outlineLvl w:val="7"/>
    </w:pPr>
    <w:rPr>
      <w:rFonts w:ascii="Calibri" w:eastAsia="Times New Roman" w:hAnsi="Calibri" w:cs="Times New Roman"/>
      <w:i/>
      <w:iCs/>
    </w:rPr>
  </w:style>
  <w:style w:type="paragraph" w:styleId="Heading9">
    <w:name w:val="heading 9"/>
    <w:basedOn w:val="Normal"/>
    <w:next w:val="Normal"/>
    <w:link w:val="Heading9Char"/>
    <w:semiHidden/>
    <w:qFormat/>
    <w:rsid w:val="00620E6A"/>
    <w:pPr>
      <w:spacing w:before="240" w:after="60"/>
      <w:outlineLvl w:val="8"/>
    </w:pPr>
    <w:rPr>
      <w:rFonts w:ascii="Cambria" w:eastAsia="Times New Roman" w:hAnsi="Cambria" w:cs="Times New Roman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620E6A"/>
    <w:rPr>
      <w:rFonts w:ascii="Times New Roman" w:eastAsia="Times New Roman" w:hAnsi="Times New Roman" w:cs="Times New Roman"/>
      <w:b/>
      <w:bCs/>
      <w:kern w:val="32"/>
    </w:rPr>
  </w:style>
  <w:style w:type="character" w:customStyle="1" w:styleId="Heading2Char">
    <w:name w:val="Heading 2 Char"/>
    <w:basedOn w:val="DefaultParagraphFont"/>
    <w:link w:val="Heading2"/>
    <w:semiHidden/>
    <w:rsid w:val="00620E6A"/>
    <w:rPr>
      <w:rFonts w:ascii="Cambria" w:eastAsia="Times New Roman" w:hAnsi="Cambria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semiHidden/>
    <w:rsid w:val="00620E6A"/>
    <w:rPr>
      <w:rFonts w:ascii="Times" w:eastAsia="Times" w:hAnsi="Times" w:cs="Times New Roman"/>
      <w:b/>
      <w:szCs w:val="20"/>
    </w:rPr>
  </w:style>
  <w:style w:type="character" w:customStyle="1" w:styleId="Heading4Char">
    <w:name w:val="Heading 4 Char"/>
    <w:basedOn w:val="DefaultParagraphFont"/>
    <w:link w:val="Heading4"/>
    <w:semiHidden/>
    <w:rsid w:val="00620E6A"/>
    <w:rPr>
      <w:rFonts w:ascii="Times" w:eastAsia="Times New Roman" w:hAnsi="Times" w:cs="Times New Roman"/>
      <w:b/>
      <w:color w:val="0000FF"/>
      <w:sz w:val="44"/>
      <w:szCs w:val="20"/>
    </w:rPr>
  </w:style>
  <w:style w:type="character" w:customStyle="1" w:styleId="Heading5Char">
    <w:name w:val="Heading 5 Char"/>
    <w:basedOn w:val="DefaultParagraphFont"/>
    <w:link w:val="Heading5"/>
    <w:semiHidden/>
    <w:rsid w:val="00620E6A"/>
    <w:rPr>
      <w:rFonts w:ascii="Calibri" w:eastAsia="Times New Roman" w:hAnsi="Calibri" w:cs="Times New Roma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620E6A"/>
    <w:rPr>
      <w:rFonts w:ascii="Calibri" w:eastAsia="Times New Roman" w:hAnsi="Calibri" w:cs="Times New Roman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620E6A"/>
    <w:rPr>
      <w:rFonts w:ascii="Calibri" w:eastAsia="Times New Roman" w:hAnsi="Calibri" w:cs="Times New Roman"/>
    </w:rPr>
  </w:style>
  <w:style w:type="character" w:customStyle="1" w:styleId="Heading8Char">
    <w:name w:val="Heading 8 Char"/>
    <w:basedOn w:val="DefaultParagraphFont"/>
    <w:link w:val="Heading8"/>
    <w:semiHidden/>
    <w:rsid w:val="00620E6A"/>
    <w:rPr>
      <w:rFonts w:ascii="Calibri" w:eastAsia="Times New Roman" w:hAnsi="Calibri" w:cs="Times New Roman"/>
      <w:i/>
      <w:iCs/>
    </w:rPr>
  </w:style>
  <w:style w:type="character" w:customStyle="1" w:styleId="Heading9Char">
    <w:name w:val="Heading 9 Char"/>
    <w:basedOn w:val="DefaultParagraphFont"/>
    <w:link w:val="Heading9"/>
    <w:semiHidden/>
    <w:rsid w:val="00620E6A"/>
    <w:rPr>
      <w:rFonts w:ascii="Cambria" w:eastAsia="Times New Roman" w:hAnsi="Cambria" w:cs="Times New Roman"/>
      <w:sz w:val="22"/>
      <w:szCs w:val="22"/>
    </w:rPr>
  </w:style>
  <w:style w:type="character" w:styleId="PageNumber">
    <w:name w:val="page number"/>
    <w:basedOn w:val="DefaultParagraphFont"/>
    <w:semiHidden/>
    <w:rsid w:val="00620E6A"/>
  </w:style>
  <w:style w:type="paragraph" w:customStyle="1" w:styleId="SMHeading">
    <w:name w:val="SM Heading"/>
    <w:basedOn w:val="Heading1"/>
    <w:qFormat/>
    <w:rsid w:val="00620E6A"/>
  </w:style>
  <w:style w:type="paragraph" w:customStyle="1" w:styleId="SMSubheading">
    <w:name w:val="SM Subheading"/>
    <w:basedOn w:val="Normal"/>
    <w:qFormat/>
    <w:rsid w:val="00620E6A"/>
    <w:rPr>
      <w:rFonts w:ascii="Times New Roman" w:eastAsia="Times New Roman" w:hAnsi="Times New Roman" w:cs="Times New Roman"/>
      <w:szCs w:val="20"/>
      <w:u w:val="words"/>
    </w:rPr>
  </w:style>
  <w:style w:type="paragraph" w:customStyle="1" w:styleId="SMText">
    <w:name w:val="SM Text"/>
    <w:basedOn w:val="Normal"/>
    <w:qFormat/>
    <w:rsid w:val="00620E6A"/>
    <w:pPr>
      <w:ind w:firstLine="480"/>
    </w:pPr>
    <w:rPr>
      <w:rFonts w:ascii="Times New Roman" w:eastAsia="Times New Roman" w:hAnsi="Times New Roman" w:cs="Times New Roman"/>
      <w:szCs w:val="20"/>
    </w:rPr>
  </w:style>
  <w:style w:type="paragraph" w:customStyle="1" w:styleId="SMcaption">
    <w:name w:val="SM caption"/>
    <w:basedOn w:val="SMText"/>
    <w:qFormat/>
    <w:rsid w:val="00620E6A"/>
    <w:pPr>
      <w:ind w:firstLine="0"/>
    </w:pPr>
  </w:style>
  <w:style w:type="paragraph" w:styleId="BalloonText">
    <w:name w:val="Balloon Text"/>
    <w:basedOn w:val="Normal"/>
    <w:link w:val="BalloonTextChar"/>
    <w:uiPriority w:val="99"/>
    <w:semiHidden/>
    <w:rsid w:val="00620E6A"/>
    <w:rPr>
      <w:rFonts w:ascii="Tahoma" w:eastAsia="Times New Roman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0E6A"/>
    <w:rPr>
      <w:rFonts w:ascii="Tahoma" w:eastAsia="Times New Roman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lockText">
    <w:name w:val="Block Text"/>
    <w:basedOn w:val="Normal"/>
    <w:semiHidden/>
    <w:rsid w:val="00620E6A"/>
    <w:pPr>
      <w:spacing w:after="120"/>
      <w:ind w:left="1440" w:right="1440"/>
    </w:pPr>
    <w:rPr>
      <w:rFonts w:ascii="Times New Roman" w:eastAsia="Times New Roman" w:hAnsi="Times New Roman" w:cs="Times New Roman"/>
      <w:szCs w:val="20"/>
    </w:rPr>
  </w:style>
  <w:style w:type="paragraph" w:styleId="BodyText">
    <w:name w:val="Body Text"/>
    <w:basedOn w:val="Normal"/>
    <w:link w:val="BodyTextChar"/>
    <w:semiHidden/>
    <w:rsid w:val="00620E6A"/>
    <w:pPr>
      <w:spacing w:after="120"/>
    </w:pPr>
    <w:rPr>
      <w:rFonts w:ascii="Times New Roman" w:eastAsia="Times New Roman" w:hAnsi="Times New Roman" w:cs="Times New Roman"/>
      <w:szCs w:val="20"/>
    </w:rPr>
  </w:style>
  <w:style w:type="character" w:customStyle="1" w:styleId="BodyTextChar">
    <w:name w:val="Body Text Char"/>
    <w:basedOn w:val="DefaultParagraphFont"/>
    <w:link w:val="BodyText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odyText2">
    <w:name w:val="Body Text 2"/>
    <w:basedOn w:val="Normal"/>
    <w:link w:val="BodyText2Char"/>
    <w:semiHidden/>
    <w:rsid w:val="00620E6A"/>
    <w:pPr>
      <w:spacing w:after="120" w:line="480" w:lineRule="auto"/>
    </w:pPr>
    <w:rPr>
      <w:rFonts w:ascii="Times New Roman" w:eastAsia="Times New Roman" w:hAnsi="Times New Roman" w:cs="Times New Roman"/>
      <w:szCs w:val="20"/>
    </w:rPr>
  </w:style>
  <w:style w:type="character" w:customStyle="1" w:styleId="BodyText2Char">
    <w:name w:val="Body Text 2 Char"/>
    <w:basedOn w:val="DefaultParagraphFont"/>
    <w:link w:val="BodyText2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odyText3">
    <w:name w:val="Body Text 3"/>
    <w:basedOn w:val="Normal"/>
    <w:link w:val="BodyText3Char"/>
    <w:semiHidden/>
    <w:rsid w:val="00620E6A"/>
    <w:pPr>
      <w:spacing w:after="120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620E6A"/>
    <w:rPr>
      <w:rFonts w:ascii="Times New Roman" w:eastAsia="Times New Roman" w:hAnsi="Times New Roman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620E6A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odyTextIndent">
    <w:name w:val="Body Text Indent"/>
    <w:basedOn w:val="Normal"/>
    <w:link w:val="BodyTextIndentChar"/>
    <w:semiHidden/>
    <w:rsid w:val="00620E6A"/>
    <w:pPr>
      <w:spacing w:after="120"/>
      <w:ind w:left="360"/>
    </w:pPr>
    <w:rPr>
      <w:rFonts w:ascii="Times New Roman" w:eastAsia="Times New Roman" w:hAnsi="Times New Roman" w:cs="Times New Roman"/>
      <w:szCs w:val="20"/>
    </w:rPr>
  </w:style>
  <w:style w:type="character" w:customStyle="1" w:styleId="BodyTextIndentChar">
    <w:name w:val="Body Text Indent Char"/>
    <w:basedOn w:val="DefaultParagraphFont"/>
    <w:link w:val="BodyTextIndent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odyTextFirstIndent2">
    <w:name w:val="Body Text First Indent 2"/>
    <w:basedOn w:val="BodyTextIndent"/>
    <w:link w:val="BodyTextFirstIndent2Char"/>
    <w:semiHidden/>
    <w:rsid w:val="00620E6A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odyTextIndent2">
    <w:name w:val="Body Text Indent 2"/>
    <w:basedOn w:val="Normal"/>
    <w:link w:val="BodyTextIndent2Char"/>
    <w:semiHidden/>
    <w:rsid w:val="00620E6A"/>
    <w:pPr>
      <w:spacing w:after="120" w:line="480" w:lineRule="auto"/>
      <w:ind w:left="360"/>
    </w:pPr>
    <w:rPr>
      <w:rFonts w:ascii="Times New Roman" w:eastAsia="Times New Roman" w:hAnsi="Times New Roman" w:cs="Times New Roman"/>
      <w:szCs w:val="20"/>
    </w:rPr>
  </w:style>
  <w:style w:type="character" w:customStyle="1" w:styleId="BodyTextIndent2Char">
    <w:name w:val="Body Text Indent 2 Char"/>
    <w:basedOn w:val="DefaultParagraphFont"/>
    <w:link w:val="BodyTextIndent2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BodyTextIndent3">
    <w:name w:val="Body Text Indent 3"/>
    <w:basedOn w:val="Normal"/>
    <w:link w:val="BodyTextIndent3Char"/>
    <w:semiHidden/>
    <w:rsid w:val="00620E6A"/>
    <w:pPr>
      <w:spacing w:after="120"/>
      <w:ind w:left="360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620E6A"/>
    <w:rPr>
      <w:rFonts w:ascii="Times New Roman" w:eastAsia="Times New Roman" w:hAnsi="Times New Roman" w:cs="Times New Roman"/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620E6A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Closing">
    <w:name w:val="Closing"/>
    <w:basedOn w:val="Normal"/>
    <w:link w:val="ClosingChar"/>
    <w:semiHidden/>
    <w:rsid w:val="00620E6A"/>
    <w:pPr>
      <w:ind w:left="4320"/>
    </w:pPr>
    <w:rPr>
      <w:rFonts w:ascii="Times New Roman" w:eastAsia="Times New Roman" w:hAnsi="Times New Roman" w:cs="Times New Roman"/>
      <w:szCs w:val="20"/>
    </w:rPr>
  </w:style>
  <w:style w:type="character" w:customStyle="1" w:styleId="ClosingChar">
    <w:name w:val="Closing Char"/>
    <w:basedOn w:val="DefaultParagraphFont"/>
    <w:link w:val="Closing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CommentText">
    <w:name w:val="annotation text"/>
    <w:basedOn w:val="Normal"/>
    <w:link w:val="CommentTextChar"/>
    <w:uiPriority w:val="99"/>
    <w:rsid w:val="00620E6A"/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20E6A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620E6A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620E6A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Date">
    <w:name w:val="Date"/>
    <w:basedOn w:val="Normal"/>
    <w:next w:val="Normal"/>
    <w:link w:val="DateChar"/>
    <w:semiHidden/>
    <w:rsid w:val="00620E6A"/>
    <w:rPr>
      <w:rFonts w:ascii="Times New Roman" w:eastAsia="Times New Roman" w:hAnsi="Times New Roman" w:cs="Times New Roman"/>
      <w:szCs w:val="20"/>
    </w:rPr>
  </w:style>
  <w:style w:type="character" w:customStyle="1" w:styleId="DateChar">
    <w:name w:val="Date Char"/>
    <w:basedOn w:val="DefaultParagraphFont"/>
    <w:link w:val="Date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DocumentMap">
    <w:name w:val="Document Map"/>
    <w:basedOn w:val="Normal"/>
    <w:link w:val="DocumentMapChar"/>
    <w:semiHidden/>
    <w:rsid w:val="00620E6A"/>
    <w:rPr>
      <w:rFonts w:ascii="Tahoma" w:eastAsia="Times New Roman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620E6A"/>
    <w:rPr>
      <w:rFonts w:ascii="Tahoma" w:eastAsia="Times New Roman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620E6A"/>
    <w:rPr>
      <w:rFonts w:ascii="Times New Roman" w:eastAsia="Times New Roman" w:hAnsi="Times New Roman" w:cs="Times New Roman"/>
      <w:szCs w:val="20"/>
    </w:rPr>
  </w:style>
  <w:style w:type="character" w:customStyle="1" w:styleId="E-mailSignatureChar">
    <w:name w:val="E-mail Signature Char"/>
    <w:basedOn w:val="DefaultParagraphFont"/>
    <w:link w:val="E-mailSignature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EndnoteText">
    <w:name w:val="endnote text"/>
    <w:basedOn w:val="Normal"/>
    <w:link w:val="EndnoteTextChar"/>
    <w:semiHidden/>
    <w:rsid w:val="00620E6A"/>
    <w:rPr>
      <w:rFonts w:ascii="Times New Roman" w:eastAsia="Times New Roman" w:hAnsi="Times New Roman"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semiHidden/>
    <w:rsid w:val="00620E6A"/>
    <w:rPr>
      <w:rFonts w:ascii="Times New Roman" w:eastAsia="Times New Roman" w:hAnsi="Times New Roman" w:cs="Times New Roman"/>
      <w:sz w:val="20"/>
      <w:szCs w:val="20"/>
    </w:rPr>
  </w:style>
  <w:style w:type="paragraph" w:styleId="EnvelopeAddress">
    <w:name w:val="envelope address"/>
    <w:basedOn w:val="Normal"/>
    <w:semiHidden/>
    <w:rsid w:val="00620E6A"/>
    <w:pPr>
      <w:framePr w:w="7920" w:h="1980" w:hRule="exact" w:hSpace="180" w:wrap="auto" w:hAnchor="page" w:xAlign="center" w:yAlign="bottom"/>
      <w:ind w:left="2880"/>
    </w:pPr>
    <w:rPr>
      <w:rFonts w:ascii="Cambria" w:eastAsia="Times New Roman" w:hAnsi="Cambria" w:cs="Times New Roman"/>
    </w:rPr>
  </w:style>
  <w:style w:type="paragraph" w:styleId="EnvelopeReturn">
    <w:name w:val="envelope return"/>
    <w:basedOn w:val="Normal"/>
    <w:semiHidden/>
    <w:rsid w:val="00620E6A"/>
    <w:rPr>
      <w:rFonts w:ascii="Cambria" w:eastAsia="Times New Roman" w:hAnsi="Cambria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rsid w:val="00620E6A"/>
    <w:pPr>
      <w:tabs>
        <w:tab w:val="center" w:pos="4680"/>
        <w:tab w:val="right" w:pos="9360"/>
      </w:tabs>
    </w:pPr>
    <w:rPr>
      <w:rFonts w:ascii="Times New Roman" w:eastAsia="Times New Roman" w:hAnsi="Times New Roman" w:cs="Times New Roman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620E6A"/>
    <w:rPr>
      <w:rFonts w:ascii="Times New Roman" w:eastAsia="Times New Roman" w:hAnsi="Times New Roman" w:cs="Times New Roman"/>
      <w:szCs w:val="20"/>
    </w:rPr>
  </w:style>
  <w:style w:type="paragraph" w:styleId="FootnoteText">
    <w:name w:val="footnote text"/>
    <w:basedOn w:val="Normal"/>
    <w:link w:val="FootnoteTextChar"/>
    <w:semiHidden/>
    <w:rsid w:val="00620E6A"/>
    <w:rPr>
      <w:rFonts w:ascii="Times New Roman" w:eastAsia="Times New Roman" w:hAnsi="Times New Roman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620E6A"/>
    <w:rPr>
      <w:rFonts w:ascii="Times New Roman" w:eastAsia="Times New Roman" w:hAnsi="Times New Roman" w:cs="Times New Roman"/>
      <w:sz w:val="20"/>
      <w:szCs w:val="20"/>
    </w:rPr>
  </w:style>
  <w:style w:type="paragraph" w:styleId="Header">
    <w:name w:val="header"/>
    <w:basedOn w:val="Normal"/>
    <w:link w:val="HeaderChar"/>
    <w:semiHidden/>
    <w:rsid w:val="00620E6A"/>
    <w:pPr>
      <w:tabs>
        <w:tab w:val="center" w:pos="4680"/>
        <w:tab w:val="right" w:pos="9360"/>
      </w:tabs>
    </w:pPr>
    <w:rPr>
      <w:rFonts w:ascii="Times New Roman" w:eastAsia="Times New Roman" w:hAnsi="Times New Roman" w:cs="Times New Roman"/>
      <w:szCs w:val="20"/>
    </w:rPr>
  </w:style>
  <w:style w:type="character" w:customStyle="1" w:styleId="HeaderChar">
    <w:name w:val="Header Char"/>
    <w:basedOn w:val="DefaultParagraphFont"/>
    <w:link w:val="Header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HTMLAddress">
    <w:name w:val="HTML Address"/>
    <w:basedOn w:val="Normal"/>
    <w:link w:val="HTMLAddressChar"/>
    <w:semiHidden/>
    <w:rsid w:val="00620E6A"/>
    <w:rPr>
      <w:rFonts w:ascii="Times New Roman" w:eastAsia="Times New Roman" w:hAnsi="Times New Roman" w:cs="Times New Roman"/>
      <w:i/>
      <w:iCs/>
      <w:szCs w:val="20"/>
    </w:rPr>
  </w:style>
  <w:style w:type="character" w:customStyle="1" w:styleId="HTMLAddressChar">
    <w:name w:val="HTML Address Char"/>
    <w:basedOn w:val="DefaultParagraphFont"/>
    <w:link w:val="HTMLAddress"/>
    <w:semiHidden/>
    <w:rsid w:val="00620E6A"/>
    <w:rPr>
      <w:rFonts w:ascii="Times New Roman" w:eastAsia="Times New Roman" w:hAnsi="Times New Roman" w:cs="Times New Roman"/>
      <w:i/>
      <w:iCs/>
      <w:szCs w:val="20"/>
    </w:rPr>
  </w:style>
  <w:style w:type="paragraph" w:styleId="HTMLPreformatted">
    <w:name w:val="HTML Preformatted"/>
    <w:basedOn w:val="Normal"/>
    <w:link w:val="HTMLPreformattedChar"/>
    <w:semiHidden/>
    <w:rsid w:val="00620E6A"/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620E6A"/>
    <w:rPr>
      <w:rFonts w:ascii="Courier New" w:eastAsia="Times New Roman" w:hAnsi="Courier New" w:cs="Courier New"/>
      <w:sz w:val="20"/>
      <w:szCs w:val="20"/>
    </w:rPr>
  </w:style>
  <w:style w:type="paragraph" w:styleId="Index1">
    <w:name w:val="index 1"/>
    <w:basedOn w:val="Normal"/>
    <w:next w:val="Normal"/>
    <w:autoRedefine/>
    <w:semiHidden/>
    <w:rsid w:val="00620E6A"/>
    <w:pPr>
      <w:ind w:left="240" w:hanging="240"/>
    </w:pPr>
    <w:rPr>
      <w:rFonts w:ascii="Times New Roman" w:eastAsia="Times New Roman" w:hAnsi="Times New Roman" w:cs="Times New Roman"/>
      <w:szCs w:val="20"/>
    </w:rPr>
  </w:style>
  <w:style w:type="paragraph" w:styleId="Index2">
    <w:name w:val="index 2"/>
    <w:basedOn w:val="Normal"/>
    <w:next w:val="Normal"/>
    <w:autoRedefine/>
    <w:semiHidden/>
    <w:rsid w:val="00620E6A"/>
    <w:pPr>
      <w:ind w:left="480" w:hanging="240"/>
    </w:pPr>
    <w:rPr>
      <w:rFonts w:ascii="Times New Roman" w:eastAsia="Times New Roman" w:hAnsi="Times New Roman" w:cs="Times New Roman"/>
      <w:szCs w:val="20"/>
    </w:rPr>
  </w:style>
  <w:style w:type="paragraph" w:styleId="Index3">
    <w:name w:val="index 3"/>
    <w:basedOn w:val="Normal"/>
    <w:next w:val="Normal"/>
    <w:autoRedefine/>
    <w:semiHidden/>
    <w:rsid w:val="00620E6A"/>
    <w:pPr>
      <w:ind w:left="720" w:hanging="240"/>
    </w:pPr>
    <w:rPr>
      <w:rFonts w:ascii="Times New Roman" w:eastAsia="Times New Roman" w:hAnsi="Times New Roman" w:cs="Times New Roman"/>
      <w:szCs w:val="20"/>
    </w:rPr>
  </w:style>
  <w:style w:type="paragraph" w:styleId="Index4">
    <w:name w:val="index 4"/>
    <w:basedOn w:val="Normal"/>
    <w:next w:val="Normal"/>
    <w:autoRedefine/>
    <w:semiHidden/>
    <w:rsid w:val="00620E6A"/>
    <w:pPr>
      <w:ind w:left="960" w:hanging="240"/>
    </w:pPr>
    <w:rPr>
      <w:rFonts w:ascii="Times New Roman" w:eastAsia="Times New Roman" w:hAnsi="Times New Roman" w:cs="Times New Roman"/>
      <w:szCs w:val="20"/>
    </w:rPr>
  </w:style>
  <w:style w:type="paragraph" w:styleId="Index5">
    <w:name w:val="index 5"/>
    <w:basedOn w:val="Normal"/>
    <w:next w:val="Normal"/>
    <w:autoRedefine/>
    <w:semiHidden/>
    <w:rsid w:val="00620E6A"/>
    <w:pPr>
      <w:ind w:left="1200" w:hanging="240"/>
    </w:pPr>
    <w:rPr>
      <w:rFonts w:ascii="Times New Roman" w:eastAsia="Times New Roman" w:hAnsi="Times New Roman" w:cs="Times New Roman"/>
      <w:szCs w:val="20"/>
    </w:rPr>
  </w:style>
  <w:style w:type="paragraph" w:styleId="Index6">
    <w:name w:val="index 6"/>
    <w:basedOn w:val="Normal"/>
    <w:next w:val="Normal"/>
    <w:autoRedefine/>
    <w:semiHidden/>
    <w:rsid w:val="00620E6A"/>
    <w:pPr>
      <w:ind w:left="1440" w:hanging="240"/>
    </w:pPr>
    <w:rPr>
      <w:rFonts w:ascii="Times New Roman" w:eastAsia="Times New Roman" w:hAnsi="Times New Roman" w:cs="Times New Roman"/>
      <w:szCs w:val="20"/>
    </w:rPr>
  </w:style>
  <w:style w:type="paragraph" w:styleId="Index7">
    <w:name w:val="index 7"/>
    <w:basedOn w:val="Normal"/>
    <w:next w:val="Normal"/>
    <w:autoRedefine/>
    <w:semiHidden/>
    <w:rsid w:val="00620E6A"/>
    <w:pPr>
      <w:ind w:left="1680" w:hanging="240"/>
    </w:pPr>
    <w:rPr>
      <w:rFonts w:ascii="Times New Roman" w:eastAsia="Times New Roman" w:hAnsi="Times New Roman" w:cs="Times New Roman"/>
      <w:szCs w:val="20"/>
    </w:rPr>
  </w:style>
  <w:style w:type="paragraph" w:styleId="Index8">
    <w:name w:val="index 8"/>
    <w:basedOn w:val="Normal"/>
    <w:next w:val="Normal"/>
    <w:autoRedefine/>
    <w:semiHidden/>
    <w:rsid w:val="00620E6A"/>
    <w:pPr>
      <w:ind w:left="1920" w:hanging="240"/>
    </w:pPr>
    <w:rPr>
      <w:rFonts w:ascii="Times New Roman" w:eastAsia="Times New Roman" w:hAnsi="Times New Roman" w:cs="Times New Roman"/>
      <w:szCs w:val="20"/>
    </w:rPr>
  </w:style>
  <w:style w:type="paragraph" w:styleId="Index9">
    <w:name w:val="index 9"/>
    <w:basedOn w:val="Normal"/>
    <w:next w:val="Normal"/>
    <w:autoRedefine/>
    <w:semiHidden/>
    <w:rsid w:val="00620E6A"/>
    <w:pPr>
      <w:ind w:left="2160" w:hanging="240"/>
    </w:pPr>
    <w:rPr>
      <w:rFonts w:ascii="Times New Roman" w:eastAsia="Times New Roman" w:hAnsi="Times New Roman" w:cs="Times New Roman"/>
      <w:szCs w:val="20"/>
    </w:rPr>
  </w:style>
  <w:style w:type="paragraph" w:styleId="IndexHeading">
    <w:name w:val="index heading"/>
    <w:basedOn w:val="Normal"/>
    <w:next w:val="Index1"/>
    <w:semiHidden/>
    <w:rsid w:val="00620E6A"/>
    <w:rPr>
      <w:rFonts w:ascii="Cambria" w:eastAsia="Times New Roman" w:hAnsi="Cambria" w:cs="Times New Roman"/>
      <w:b/>
      <w:bCs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20E6A"/>
    <w:pPr>
      <w:pBdr>
        <w:bottom w:val="single" w:sz="4" w:space="4" w:color="4F81BD"/>
      </w:pBdr>
      <w:spacing w:before="200" w:after="280"/>
      <w:ind w:left="936" w:right="936"/>
    </w:pPr>
    <w:rPr>
      <w:rFonts w:ascii="Times New Roman" w:eastAsia="Times New Roman" w:hAnsi="Times New Roman" w:cs="Times New Roman"/>
      <w:b/>
      <w:bCs/>
      <w:i/>
      <w:iCs/>
      <w:color w:val="4F81BD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20E6A"/>
    <w:rPr>
      <w:rFonts w:ascii="Times New Roman" w:eastAsia="Times New Roman" w:hAnsi="Times New Roman" w:cs="Times New Roman"/>
      <w:b/>
      <w:bCs/>
      <w:i/>
      <w:iCs/>
      <w:color w:val="4F81BD"/>
      <w:szCs w:val="20"/>
    </w:rPr>
  </w:style>
  <w:style w:type="paragraph" w:styleId="List">
    <w:name w:val="List"/>
    <w:basedOn w:val="Normal"/>
    <w:semiHidden/>
    <w:rsid w:val="00620E6A"/>
    <w:pPr>
      <w:ind w:left="360" w:hanging="360"/>
      <w:contextualSpacing/>
    </w:pPr>
    <w:rPr>
      <w:rFonts w:ascii="Times New Roman" w:eastAsia="Times New Roman" w:hAnsi="Times New Roman" w:cs="Times New Roman"/>
      <w:szCs w:val="20"/>
    </w:rPr>
  </w:style>
  <w:style w:type="paragraph" w:styleId="List2">
    <w:name w:val="List 2"/>
    <w:basedOn w:val="Normal"/>
    <w:semiHidden/>
    <w:rsid w:val="00620E6A"/>
    <w:pPr>
      <w:ind w:left="720" w:hanging="360"/>
      <w:contextualSpacing/>
    </w:pPr>
    <w:rPr>
      <w:rFonts w:ascii="Times New Roman" w:eastAsia="Times New Roman" w:hAnsi="Times New Roman" w:cs="Times New Roman"/>
      <w:szCs w:val="20"/>
    </w:rPr>
  </w:style>
  <w:style w:type="paragraph" w:styleId="List3">
    <w:name w:val="List 3"/>
    <w:basedOn w:val="Normal"/>
    <w:semiHidden/>
    <w:rsid w:val="00620E6A"/>
    <w:pPr>
      <w:ind w:left="1080" w:hanging="360"/>
      <w:contextualSpacing/>
    </w:pPr>
    <w:rPr>
      <w:rFonts w:ascii="Times New Roman" w:eastAsia="Times New Roman" w:hAnsi="Times New Roman" w:cs="Times New Roman"/>
      <w:szCs w:val="20"/>
    </w:rPr>
  </w:style>
  <w:style w:type="paragraph" w:styleId="List4">
    <w:name w:val="List 4"/>
    <w:basedOn w:val="Normal"/>
    <w:semiHidden/>
    <w:rsid w:val="00620E6A"/>
    <w:pPr>
      <w:ind w:left="1440" w:hanging="360"/>
      <w:contextualSpacing/>
    </w:pPr>
    <w:rPr>
      <w:rFonts w:ascii="Times New Roman" w:eastAsia="Times New Roman" w:hAnsi="Times New Roman" w:cs="Times New Roman"/>
      <w:szCs w:val="20"/>
    </w:rPr>
  </w:style>
  <w:style w:type="paragraph" w:styleId="List5">
    <w:name w:val="List 5"/>
    <w:basedOn w:val="Normal"/>
    <w:semiHidden/>
    <w:rsid w:val="00620E6A"/>
    <w:pPr>
      <w:ind w:left="1800" w:hanging="360"/>
      <w:contextualSpacing/>
    </w:pPr>
    <w:rPr>
      <w:rFonts w:ascii="Times New Roman" w:eastAsia="Times New Roman" w:hAnsi="Times New Roman" w:cs="Times New Roman"/>
      <w:szCs w:val="20"/>
    </w:rPr>
  </w:style>
  <w:style w:type="paragraph" w:styleId="ListBullet">
    <w:name w:val="List Bullet"/>
    <w:basedOn w:val="Normal"/>
    <w:semiHidden/>
    <w:rsid w:val="00620E6A"/>
    <w:pPr>
      <w:numPr>
        <w:numId w:val="1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Bullet2">
    <w:name w:val="List Bullet 2"/>
    <w:basedOn w:val="Normal"/>
    <w:semiHidden/>
    <w:rsid w:val="00620E6A"/>
    <w:pPr>
      <w:numPr>
        <w:numId w:val="2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Bullet3">
    <w:name w:val="List Bullet 3"/>
    <w:basedOn w:val="Normal"/>
    <w:semiHidden/>
    <w:rsid w:val="00620E6A"/>
    <w:pPr>
      <w:numPr>
        <w:numId w:val="3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Bullet4">
    <w:name w:val="List Bullet 4"/>
    <w:basedOn w:val="Normal"/>
    <w:semiHidden/>
    <w:rsid w:val="00620E6A"/>
    <w:pPr>
      <w:numPr>
        <w:numId w:val="4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Bullet5">
    <w:name w:val="List Bullet 5"/>
    <w:basedOn w:val="Normal"/>
    <w:semiHidden/>
    <w:rsid w:val="00620E6A"/>
    <w:pPr>
      <w:numPr>
        <w:numId w:val="5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Continue">
    <w:name w:val="List Continue"/>
    <w:basedOn w:val="Normal"/>
    <w:semiHidden/>
    <w:rsid w:val="00620E6A"/>
    <w:pPr>
      <w:spacing w:after="120"/>
      <w:ind w:left="360"/>
      <w:contextualSpacing/>
    </w:pPr>
    <w:rPr>
      <w:rFonts w:ascii="Times New Roman" w:eastAsia="Times New Roman" w:hAnsi="Times New Roman" w:cs="Times New Roman"/>
      <w:szCs w:val="20"/>
    </w:rPr>
  </w:style>
  <w:style w:type="paragraph" w:styleId="ListContinue2">
    <w:name w:val="List Continue 2"/>
    <w:basedOn w:val="Normal"/>
    <w:semiHidden/>
    <w:rsid w:val="00620E6A"/>
    <w:pPr>
      <w:spacing w:after="120"/>
      <w:ind w:left="720"/>
      <w:contextualSpacing/>
    </w:pPr>
    <w:rPr>
      <w:rFonts w:ascii="Times New Roman" w:eastAsia="Times New Roman" w:hAnsi="Times New Roman" w:cs="Times New Roman"/>
      <w:szCs w:val="20"/>
    </w:rPr>
  </w:style>
  <w:style w:type="paragraph" w:styleId="ListContinue3">
    <w:name w:val="List Continue 3"/>
    <w:basedOn w:val="Normal"/>
    <w:semiHidden/>
    <w:rsid w:val="00620E6A"/>
    <w:pPr>
      <w:spacing w:after="120"/>
      <w:ind w:left="1080"/>
      <w:contextualSpacing/>
    </w:pPr>
    <w:rPr>
      <w:rFonts w:ascii="Times New Roman" w:eastAsia="Times New Roman" w:hAnsi="Times New Roman" w:cs="Times New Roman"/>
      <w:szCs w:val="20"/>
    </w:rPr>
  </w:style>
  <w:style w:type="paragraph" w:styleId="ListContinue4">
    <w:name w:val="List Continue 4"/>
    <w:basedOn w:val="Normal"/>
    <w:semiHidden/>
    <w:rsid w:val="00620E6A"/>
    <w:pPr>
      <w:spacing w:after="120"/>
      <w:ind w:left="1440"/>
      <w:contextualSpacing/>
    </w:pPr>
    <w:rPr>
      <w:rFonts w:ascii="Times New Roman" w:eastAsia="Times New Roman" w:hAnsi="Times New Roman" w:cs="Times New Roman"/>
      <w:szCs w:val="20"/>
    </w:rPr>
  </w:style>
  <w:style w:type="paragraph" w:styleId="ListContinue5">
    <w:name w:val="List Continue 5"/>
    <w:basedOn w:val="Normal"/>
    <w:semiHidden/>
    <w:rsid w:val="00620E6A"/>
    <w:pPr>
      <w:spacing w:after="120"/>
      <w:ind w:left="1800"/>
      <w:contextualSpacing/>
    </w:pPr>
    <w:rPr>
      <w:rFonts w:ascii="Times New Roman" w:eastAsia="Times New Roman" w:hAnsi="Times New Roman" w:cs="Times New Roman"/>
      <w:szCs w:val="20"/>
    </w:rPr>
  </w:style>
  <w:style w:type="paragraph" w:styleId="ListNumber">
    <w:name w:val="List Number"/>
    <w:basedOn w:val="Normal"/>
    <w:semiHidden/>
    <w:rsid w:val="00620E6A"/>
    <w:pPr>
      <w:numPr>
        <w:numId w:val="6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Number2">
    <w:name w:val="List Number 2"/>
    <w:basedOn w:val="Normal"/>
    <w:semiHidden/>
    <w:rsid w:val="00620E6A"/>
    <w:pPr>
      <w:numPr>
        <w:numId w:val="7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Number3">
    <w:name w:val="List Number 3"/>
    <w:basedOn w:val="Normal"/>
    <w:semiHidden/>
    <w:rsid w:val="00620E6A"/>
    <w:pPr>
      <w:numPr>
        <w:numId w:val="8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Number4">
    <w:name w:val="List Number 4"/>
    <w:basedOn w:val="Normal"/>
    <w:semiHidden/>
    <w:rsid w:val="00620E6A"/>
    <w:pPr>
      <w:numPr>
        <w:numId w:val="9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Number5">
    <w:name w:val="List Number 5"/>
    <w:basedOn w:val="Normal"/>
    <w:semiHidden/>
    <w:rsid w:val="00620E6A"/>
    <w:pPr>
      <w:numPr>
        <w:numId w:val="10"/>
      </w:numPr>
      <w:contextualSpacing/>
    </w:pPr>
    <w:rPr>
      <w:rFonts w:ascii="Times New Roman" w:eastAsia="Times New Roman" w:hAnsi="Times New Roman" w:cs="Times New Roman"/>
      <w:szCs w:val="20"/>
    </w:rPr>
  </w:style>
  <w:style w:type="paragraph" w:styleId="ListParagraph">
    <w:name w:val="List Paragraph"/>
    <w:basedOn w:val="Normal"/>
    <w:uiPriority w:val="34"/>
    <w:qFormat/>
    <w:rsid w:val="00620E6A"/>
    <w:pPr>
      <w:ind w:left="720"/>
    </w:pPr>
    <w:rPr>
      <w:rFonts w:ascii="Times New Roman" w:eastAsia="Times New Roman" w:hAnsi="Times New Roman" w:cs="Times New Roman"/>
      <w:szCs w:val="20"/>
    </w:rPr>
  </w:style>
  <w:style w:type="paragraph" w:styleId="MacroText">
    <w:name w:val="macro"/>
    <w:link w:val="MacroTextChar"/>
    <w:semiHidden/>
    <w:rsid w:val="00620E6A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semiHidden/>
    <w:rsid w:val="00620E6A"/>
    <w:rPr>
      <w:rFonts w:ascii="Courier New" w:eastAsia="Times New Roman" w:hAnsi="Courier New" w:cs="Courier New"/>
      <w:sz w:val="20"/>
      <w:szCs w:val="20"/>
    </w:rPr>
  </w:style>
  <w:style w:type="paragraph" w:styleId="MessageHeader">
    <w:name w:val="Message Header"/>
    <w:basedOn w:val="Normal"/>
    <w:link w:val="MessageHeaderChar"/>
    <w:semiHidden/>
    <w:rsid w:val="00620E6A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eastAsia="Times New Roman" w:hAnsi="Cambria" w:cs="Times New Roman"/>
    </w:rPr>
  </w:style>
  <w:style w:type="character" w:customStyle="1" w:styleId="MessageHeaderChar">
    <w:name w:val="Message Header Char"/>
    <w:basedOn w:val="DefaultParagraphFont"/>
    <w:link w:val="MessageHeader"/>
    <w:semiHidden/>
    <w:rsid w:val="00620E6A"/>
    <w:rPr>
      <w:rFonts w:ascii="Cambria" w:eastAsia="Times New Roman" w:hAnsi="Cambria" w:cs="Times New Roman"/>
      <w:shd w:val="pct20" w:color="auto" w:fill="auto"/>
    </w:rPr>
  </w:style>
  <w:style w:type="paragraph" w:styleId="NoSpacing">
    <w:name w:val="No Spacing"/>
    <w:uiPriority w:val="1"/>
    <w:qFormat/>
    <w:rsid w:val="00620E6A"/>
    <w:rPr>
      <w:rFonts w:ascii="Times New Roman" w:eastAsia="Times New Roman" w:hAnsi="Times New Roman" w:cs="Times New Roman"/>
      <w:szCs w:val="20"/>
    </w:rPr>
  </w:style>
  <w:style w:type="paragraph" w:styleId="NormalWeb">
    <w:name w:val="Normal (Web)"/>
    <w:basedOn w:val="Normal"/>
    <w:uiPriority w:val="99"/>
    <w:semiHidden/>
    <w:rsid w:val="00620E6A"/>
    <w:rPr>
      <w:rFonts w:ascii="Times New Roman" w:eastAsia="Times New Roman" w:hAnsi="Times New Roman" w:cs="Times New Roman"/>
    </w:rPr>
  </w:style>
  <w:style w:type="paragraph" w:styleId="NormalIndent">
    <w:name w:val="Normal Indent"/>
    <w:basedOn w:val="Normal"/>
    <w:semiHidden/>
    <w:rsid w:val="00620E6A"/>
    <w:pPr>
      <w:ind w:left="720"/>
    </w:pPr>
    <w:rPr>
      <w:rFonts w:ascii="Times New Roman" w:eastAsia="Times New Roman" w:hAnsi="Times New Roman" w:cs="Times New Roman"/>
      <w:szCs w:val="20"/>
    </w:rPr>
  </w:style>
  <w:style w:type="paragraph" w:styleId="NoteHeading">
    <w:name w:val="Note Heading"/>
    <w:basedOn w:val="Normal"/>
    <w:next w:val="Normal"/>
    <w:link w:val="NoteHeadingChar"/>
    <w:semiHidden/>
    <w:rsid w:val="00620E6A"/>
    <w:rPr>
      <w:rFonts w:ascii="Times New Roman" w:eastAsia="Times New Roman" w:hAnsi="Times New Roman" w:cs="Times New Roman"/>
      <w:szCs w:val="20"/>
    </w:rPr>
  </w:style>
  <w:style w:type="character" w:customStyle="1" w:styleId="NoteHeadingChar">
    <w:name w:val="Note Heading Char"/>
    <w:basedOn w:val="DefaultParagraphFont"/>
    <w:link w:val="NoteHeading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PlainText">
    <w:name w:val="Plain Text"/>
    <w:basedOn w:val="Normal"/>
    <w:link w:val="PlainTextChar"/>
    <w:semiHidden/>
    <w:rsid w:val="00620E6A"/>
    <w:rPr>
      <w:rFonts w:ascii="Courier New" w:eastAsia="Times New Roman" w:hAnsi="Courier New" w:cs="Courier New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semiHidden/>
    <w:rsid w:val="00620E6A"/>
    <w:rPr>
      <w:rFonts w:ascii="Courier New" w:eastAsia="Times New Roman" w:hAnsi="Courier New" w:cs="Courier New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620E6A"/>
    <w:rPr>
      <w:rFonts w:ascii="Times New Roman" w:eastAsia="Times New Roman" w:hAnsi="Times New Roman" w:cs="Times New Roman"/>
      <w:i/>
      <w:iCs/>
      <w:color w:val="000000"/>
      <w:szCs w:val="20"/>
    </w:rPr>
  </w:style>
  <w:style w:type="character" w:customStyle="1" w:styleId="QuoteChar">
    <w:name w:val="Quote Char"/>
    <w:basedOn w:val="DefaultParagraphFont"/>
    <w:link w:val="Quote"/>
    <w:uiPriority w:val="29"/>
    <w:rsid w:val="00620E6A"/>
    <w:rPr>
      <w:rFonts w:ascii="Times New Roman" w:eastAsia="Times New Roman" w:hAnsi="Times New Roman" w:cs="Times New Roman"/>
      <w:i/>
      <w:iCs/>
      <w:color w:val="000000"/>
      <w:szCs w:val="20"/>
    </w:rPr>
  </w:style>
  <w:style w:type="paragraph" w:styleId="Salutation">
    <w:name w:val="Salutation"/>
    <w:basedOn w:val="Normal"/>
    <w:next w:val="Normal"/>
    <w:link w:val="SalutationChar"/>
    <w:semiHidden/>
    <w:rsid w:val="00620E6A"/>
    <w:rPr>
      <w:rFonts w:ascii="Times New Roman" w:eastAsia="Times New Roman" w:hAnsi="Times New Roman" w:cs="Times New Roman"/>
      <w:szCs w:val="20"/>
    </w:rPr>
  </w:style>
  <w:style w:type="character" w:customStyle="1" w:styleId="SalutationChar">
    <w:name w:val="Salutation Char"/>
    <w:basedOn w:val="DefaultParagraphFont"/>
    <w:link w:val="Salutation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Signature">
    <w:name w:val="Signature"/>
    <w:basedOn w:val="Normal"/>
    <w:link w:val="SignatureChar"/>
    <w:semiHidden/>
    <w:rsid w:val="00620E6A"/>
    <w:pPr>
      <w:ind w:left="4320"/>
    </w:pPr>
    <w:rPr>
      <w:rFonts w:ascii="Times New Roman" w:eastAsia="Times New Roman" w:hAnsi="Times New Roman" w:cs="Times New Roman"/>
      <w:szCs w:val="20"/>
    </w:rPr>
  </w:style>
  <w:style w:type="character" w:customStyle="1" w:styleId="SignatureChar">
    <w:name w:val="Signature Char"/>
    <w:basedOn w:val="DefaultParagraphFont"/>
    <w:link w:val="Signature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Subtitle">
    <w:name w:val="Subtitle"/>
    <w:basedOn w:val="Normal"/>
    <w:next w:val="Normal"/>
    <w:link w:val="SubtitleChar"/>
    <w:qFormat/>
    <w:rsid w:val="00620E6A"/>
    <w:pPr>
      <w:spacing w:after="60"/>
      <w:jc w:val="center"/>
      <w:outlineLvl w:val="1"/>
    </w:pPr>
    <w:rPr>
      <w:rFonts w:ascii="Cambria" w:eastAsia="Times New Roman" w:hAnsi="Cambria" w:cs="Times New Roman"/>
    </w:rPr>
  </w:style>
  <w:style w:type="character" w:customStyle="1" w:styleId="SubtitleChar">
    <w:name w:val="Subtitle Char"/>
    <w:basedOn w:val="DefaultParagraphFont"/>
    <w:link w:val="Subtitle"/>
    <w:rsid w:val="00620E6A"/>
    <w:rPr>
      <w:rFonts w:ascii="Cambria" w:eastAsia="Times New Roman" w:hAnsi="Cambria" w:cs="Times New Roman"/>
    </w:rPr>
  </w:style>
  <w:style w:type="paragraph" w:styleId="TableofAuthorities">
    <w:name w:val="table of authorities"/>
    <w:basedOn w:val="Normal"/>
    <w:next w:val="Normal"/>
    <w:semiHidden/>
    <w:rsid w:val="00620E6A"/>
    <w:pPr>
      <w:ind w:left="240" w:hanging="240"/>
    </w:pPr>
    <w:rPr>
      <w:rFonts w:ascii="Times New Roman" w:eastAsia="Times New Roman" w:hAnsi="Times New Roman" w:cs="Times New Roman"/>
      <w:szCs w:val="20"/>
    </w:rPr>
  </w:style>
  <w:style w:type="paragraph" w:styleId="TableofFigures">
    <w:name w:val="table of figures"/>
    <w:basedOn w:val="Normal"/>
    <w:next w:val="Normal"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Title">
    <w:name w:val="Title"/>
    <w:basedOn w:val="Normal"/>
    <w:next w:val="Normal"/>
    <w:link w:val="TitleChar"/>
    <w:qFormat/>
    <w:rsid w:val="00620E6A"/>
    <w:pPr>
      <w:spacing w:before="240" w:after="60"/>
      <w:jc w:val="center"/>
      <w:outlineLvl w:val="0"/>
    </w:pPr>
    <w:rPr>
      <w:rFonts w:ascii="Cambria" w:eastAsia="Times New Roman" w:hAnsi="Cambria" w:cs="Times New Roman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620E6A"/>
    <w:rPr>
      <w:rFonts w:ascii="Cambria" w:eastAsia="Times New Roman" w:hAnsi="Cambria" w:cs="Times New Roman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620E6A"/>
    <w:pPr>
      <w:spacing w:before="120"/>
    </w:pPr>
    <w:rPr>
      <w:rFonts w:ascii="Cambria" w:eastAsia="Times New Roman" w:hAnsi="Cambria" w:cs="Times New Roman"/>
      <w:b/>
      <w:bCs/>
    </w:rPr>
  </w:style>
  <w:style w:type="paragraph" w:styleId="TOC1">
    <w:name w:val="toc 1"/>
    <w:basedOn w:val="Normal"/>
    <w:next w:val="Normal"/>
    <w:autoRedefine/>
    <w:semiHidden/>
    <w:rsid w:val="00620E6A"/>
    <w:rPr>
      <w:rFonts w:ascii="Times New Roman" w:eastAsia="Times New Roman" w:hAnsi="Times New Roman" w:cs="Times New Roman"/>
      <w:szCs w:val="20"/>
    </w:rPr>
  </w:style>
  <w:style w:type="paragraph" w:styleId="TOC2">
    <w:name w:val="toc 2"/>
    <w:basedOn w:val="Normal"/>
    <w:next w:val="Normal"/>
    <w:autoRedefine/>
    <w:semiHidden/>
    <w:rsid w:val="00620E6A"/>
    <w:pPr>
      <w:ind w:left="240"/>
    </w:pPr>
    <w:rPr>
      <w:rFonts w:ascii="Times New Roman" w:eastAsia="Times New Roman" w:hAnsi="Times New Roman" w:cs="Times New Roman"/>
      <w:szCs w:val="20"/>
    </w:rPr>
  </w:style>
  <w:style w:type="paragraph" w:styleId="TOC3">
    <w:name w:val="toc 3"/>
    <w:basedOn w:val="Normal"/>
    <w:next w:val="Normal"/>
    <w:autoRedefine/>
    <w:semiHidden/>
    <w:rsid w:val="00620E6A"/>
    <w:pPr>
      <w:ind w:left="480"/>
    </w:pPr>
    <w:rPr>
      <w:rFonts w:ascii="Times New Roman" w:eastAsia="Times New Roman" w:hAnsi="Times New Roman" w:cs="Times New Roman"/>
      <w:szCs w:val="20"/>
    </w:rPr>
  </w:style>
  <w:style w:type="paragraph" w:styleId="TOC4">
    <w:name w:val="toc 4"/>
    <w:basedOn w:val="Normal"/>
    <w:next w:val="Normal"/>
    <w:autoRedefine/>
    <w:semiHidden/>
    <w:rsid w:val="00620E6A"/>
    <w:pPr>
      <w:ind w:left="720"/>
    </w:pPr>
    <w:rPr>
      <w:rFonts w:ascii="Times New Roman" w:eastAsia="Times New Roman" w:hAnsi="Times New Roman" w:cs="Times New Roman"/>
      <w:szCs w:val="20"/>
    </w:rPr>
  </w:style>
  <w:style w:type="paragraph" w:styleId="TOC5">
    <w:name w:val="toc 5"/>
    <w:basedOn w:val="Normal"/>
    <w:next w:val="Normal"/>
    <w:autoRedefine/>
    <w:semiHidden/>
    <w:rsid w:val="00620E6A"/>
    <w:pPr>
      <w:ind w:left="960"/>
    </w:pPr>
    <w:rPr>
      <w:rFonts w:ascii="Times New Roman" w:eastAsia="Times New Roman" w:hAnsi="Times New Roman" w:cs="Times New Roman"/>
      <w:szCs w:val="20"/>
    </w:rPr>
  </w:style>
  <w:style w:type="paragraph" w:styleId="TOC6">
    <w:name w:val="toc 6"/>
    <w:basedOn w:val="Normal"/>
    <w:next w:val="Normal"/>
    <w:autoRedefine/>
    <w:semiHidden/>
    <w:rsid w:val="00620E6A"/>
    <w:pPr>
      <w:ind w:left="1200"/>
    </w:pPr>
    <w:rPr>
      <w:rFonts w:ascii="Times New Roman" w:eastAsia="Times New Roman" w:hAnsi="Times New Roman" w:cs="Times New Roman"/>
      <w:szCs w:val="20"/>
    </w:rPr>
  </w:style>
  <w:style w:type="paragraph" w:styleId="TOC7">
    <w:name w:val="toc 7"/>
    <w:basedOn w:val="Normal"/>
    <w:next w:val="Normal"/>
    <w:autoRedefine/>
    <w:semiHidden/>
    <w:rsid w:val="00620E6A"/>
    <w:pPr>
      <w:ind w:left="1440"/>
    </w:pPr>
    <w:rPr>
      <w:rFonts w:ascii="Times New Roman" w:eastAsia="Times New Roman" w:hAnsi="Times New Roman" w:cs="Times New Roman"/>
      <w:szCs w:val="20"/>
    </w:rPr>
  </w:style>
  <w:style w:type="paragraph" w:styleId="TOC8">
    <w:name w:val="toc 8"/>
    <w:basedOn w:val="Normal"/>
    <w:next w:val="Normal"/>
    <w:autoRedefine/>
    <w:semiHidden/>
    <w:rsid w:val="00620E6A"/>
    <w:pPr>
      <w:ind w:left="1680"/>
    </w:pPr>
    <w:rPr>
      <w:rFonts w:ascii="Times New Roman" w:eastAsia="Times New Roman" w:hAnsi="Times New Roman" w:cs="Times New Roman"/>
      <w:szCs w:val="20"/>
    </w:rPr>
  </w:style>
  <w:style w:type="paragraph" w:styleId="TOC9">
    <w:name w:val="toc 9"/>
    <w:basedOn w:val="Normal"/>
    <w:next w:val="Normal"/>
    <w:autoRedefine/>
    <w:semiHidden/>
    <w:rsid w:val="00620E6A"/>
    <w:pPr>
      <w:ind w:left="1920"/>
    </w:pPr>
    <w:rPr>
      <w:rFonts w:ascii="Times New Roman" w:eastAsia="Times New Roman" w:hAnsi="Times New Roman" w:cs="Times New Roman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20E6A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basedOn w:val="DefaultParagraphFont"/>
    <w:semiHidden/>
    <w:rsid w:val="00620E6A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620E6A"/>
    <w:rPr>
      <w:i/>
      <w:iCs/>
    </w:rPr>
  </w:style>
  <w:style w:type="character" w:styleId="CommentReference">
    <w:name w:val="annotation reference"/>
    <w:basedOn w:val="DefaultParagraphFont"/>
    <w:uiPriority w:val="99"/>
    <w:semiHidden/>
    <w:rsid w:val="00620E6A"/>
    <w:rPr>
      <w:sz w:val="16"/>
      <w:szCs w:val="16"/>
    </w:rPr>
  </w:style>
  <w:style w:type="character" w:styleId="FollowedHyperlink">
    <w:name w:val="FollowedHyperlink"/>
    <w:basedOn w:val="DefaultParagraphFont"/>
    <w:semiHidden/>
    <w:unhideWhenUsed/>
    <w:rsid w:val="00620E6A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20E6A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620E6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2">
    <w:name w:val="Table Web 2"/>
    <w:basedOn w:val="TableNormal"/>
    <w:rsid w:val="00620E6A"/>
    <w:rPr>
      <w:rFonts w:ascii="Times New Roman" w:eastAsia="Times New Roman" w:hAnsi="Times New Roman" w:cs="Times New Roman"/>
      <w:sz w:val="20"/>
      <w:szCs w:val="20"/>
    </w:r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1">
    <w:name w:val="Table Subtle 1"/>
    <w:basedOn w:val="TableNormal"/>
    <w:rsid w:val="00620E6A"/>
    <w:rPr>
      <w:rFonts w:ascii="Times New Roman" w:eastAsia="Times New Roman" w:hAnsi="Times New Roman" w:cs="Times New Roman"/>
      <w:sz w:val="20"/>
      <w:szCs w:val="20"/>
    </w:r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rsid w:val="00620E6A"/>
    <w:rPr>
      <w:rFonts w:ascii="Times New Roman" w:eastAsia="Times New Roman" w:hAnsi="Times New Roman" w:cs="Times New Roman"/>
      <w:sz w:val="20"/>
      <w:szCs w:val="20"/>
    </w:r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PlainTable2">
    <w:name w:val="Plain Table 2"/>
    <w:basedOn w:val="TableNormal"/>
    <w:uiPriority w:val="42"/>
    <w:rsid w:val="00620E6A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620E6A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ridTable2">
    <w:name w:val="Grid Table 2"/>
    <w:basedOn w:val="TableNormal"/>
    <w:uiPriority w:val="47"/>
    <w:rsid w:val="00620E6A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5Dark">
    <w:name w:val="Grid Table 5 Dark"/>
    <w:basedOn w:val="TableNormal"/>
    <w:uiPriority w:val="50"/>
    <w:rsid w:val="00620E6A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GridTable4">
    <w:name w:val="Grid Table 4"/>
    <w:basedOn w:val="TableNormal"/>
    <w:uiPriority w:val="49"/>
    <w:rsid w:val="00620E6A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6Colorful">
    <w:name w:val="Grid Table 6 Colorful"/>
    <w:basedOn w:val="TableNormal"/>
    <w:uiPriority w:val="51"/>
    <w:rsid w:val="00620E6A"/>
    <w:rPr>
      <w:rFonts w:ascii="Times New Roman" w:eastAsia="Times New Roman" w:hAnsi="Times New Roman" w:cs="Times New Roman"/>
      <w:color w:val="000000" w:themeColor="text1"/>
      <w:sz w:val="20"/>
      <w:szCs w:val="20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620E6A"/>
    <w:pPr>
      <w:jc w:val="center"/>
    </w:pPr>
    <w:rPr>
      <w:rFonts w:ascii="Calibri" w:eastAsia="Times New Roman" w:hAnsi="Calibri" w:cs="Calibri"/>
      <w:noProof/>
      <w:szCs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0E6A"/>
    <w:rPr>
      <w:rFonts w:ascii="Calibri" w:eastAsia="Times New Roman" w:hAnsi="Calibri" w:cs="Calibri"/>
      <w:noProof/>
      <w:szCs w:val="20"/>
    </w:rPr>
  </w:style>
  <w:style w:type="paragraph" w:customStyle="1" w:styleId="EndNoteBibliography">
    <w:name w:val="EndNote Bibliography"/>
    <w:basedOn w:val="Normal"/>
    <w:link w:val="EndNoteBibliographyChar"/>
    <w:rsid w:val="00620E6A"/>
    <w:rPr>
      <w:rFonts w:ascii="Calibri" w:eastAsia="Times New Roman" w:hAnsi="Calibri" w:cs="Calibri"/>
      <w:noProof/>
      <w:szCs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620E6A"/>
    <w:rPr>
      <w:rFonts w:ascii="Calibri" w:eastAsia="Times New Roman" w:hAnsi="Calibri" w:cs="Calibri"/>
      <w:noProof/>
      <w:szCs w:val="20"/>
    </w:rPr>
  </w:style>
  <w:style w:type="paragraph" w:styleId="Revision">
    <w:name w:val="Revision"/>
    <w:hidden/>
    <w:uiPriority w:val="99"/>
    <w:semiHidden/>
    <w:rsid w:val="00620E6A"/>
    <w:rPr>
      <w:rFonts w:ascii="Times New Roman" w:eastAsia="Times New Roman" w:hAnsi="Times New Roman" w:cs="Times New Roman"/>
      <w:szCs w:val="2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20E6A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620E6A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96</Words>
  <Characters>550</Characters>
  <Application>Microsoft Office Word</Application>
  <DocSecurity>0</DocSecurity>
  <Lines>4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brice Jean-Pierre</dc:creator>
  <cp:keywords/>
  <dc:description/>
  <cp:lastModifiedBy>Fabrice Jean-Pierre</cp:lastModifiedBy>
  <cp:revision>5</cp:revision>
  <cp:lastPrinted>2022-07-04T14:58:00Z</cp:lastPrinted>
  <dcterms:created xsi:type="dcterms:W3CDTF">2022-07-26T19:37:00Z</dcterms:created>
  <dcterms:modified xsi:type="dcterms:W3CDTF">2022-12-09T19:48:00Z</dcterms:modified>
</cp:coreProperties>
</file>